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18753741" w:rsidR="00594767" w:rsidRPr="00927584" w:rsidRDefault="00594767" w:rsidP="00594767">
      <w:pPr>
        <w:spacing w:line="360" w:lineRule="auto"/>
        <w:jc w:val="both"/>
      </w:pPr>
      <w:r w:rsidRPr="00927584">
        <w:t xml:space="preserve">1. Intraspecific variation exists in a wide range of biological processes and is </w:t>
      </w:r>
      <w:r w:rsidR="00BA2902">
        <w:t>a key</w:t>
      </w:r>
      <w:r w:rsidRPr="00927584">
        <w:t xml:space="preserve"> source</w:t>
      </w:r>
      <w:r w:rsidR="00BA2902">
        <w:t xml:space="preserve"> of</w:t>
      </w:r>
      <w:r w:rsidRPr="00927584">
        <w:t xml:space="preserve"> species adaptation to environmental changes</w:t>
      </w:r>
      <w:r w:rsidR="00527DA3">
        <w:t xml:space="preserve">. </w:t>
      </w:r>
      <w:r w:rsidRPr="00927584">
        <w:t xml:space="preserve">Intraspecific variation in the thermal thresholds for germination is widespread in seed plants and has been </w:t>
      </w:r>
      <w:r w:rsidR="001E2D51">
        <w:t>extensively studied</w:t>
      </w:r>
      <w:r w:rsidRPr="00927584">
        <w:t xml:space="preserve">. However, much less is known about intraspecific variation in water thresholds for seed germination. </w:t>
      </w:r>
      <w:r w:rsidR="001E2D51">
        <w:t>Although</w:t>
      </w:r>
      <w:r w:rsidR="00AC009E">
        <w:t xml:space="preserve"> t</w:t>
      </w:r>
      <w:r w:rsidRPr="00927584">
        <w: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w:t>
      </w:r>
      <w:r w:rsidR="001E2D51">
        <w:t>could have</w:t>
      </w:r>
      <w:r w:rsidRPr="00927584">
        <w:t xml:space="preserve"> high ecological significance in water-limited ecosystems, this significance has never been tested at microclimatic scales.</w:t>
      </w:r>
    </w:p>
    <w:p w14:paraId="6D7F9502" w14:textId="1570952F" w:rsidR="00594767" w:rsidRPr="00927584" w:rsidRDefault="00594767" w:rsidP="00594767">
      <w:pPr>
        <w:spacing w:line="360" w:lineRule="auto"/>
        <w:jc w:val="both"/>
      </w:pPr>
      <w:r w:rsidRPr="00927584">
        <w:t xml:space="preserve">2. We tested the hypothesis that water thresholds for seed germination </w:t>
      </w:r>
      <w:r w:rsidR="001E2D51">
        <w:t>exhibit</w:t>
      </w:r>
      <w:r w:rsidRPr="00927584">
        <w:t xml:space="preserve"> functional intraspecific variation along local microclimatic gradients in water-limited Mediterranean alpine ecosystems of the Iberian Peninsula (SW Europe). We sampled 18 subpopulations of </w:t>
      </w:r>
      <w:r w:rsidRPr="00927584">
        <w:rPr>
          <w:i/>
          <w:iCs/>
        </w:rPr>
        <w:t xml:space="preserve">Dianthus </w:t>
      </w:r>
      <w:proofErr w:type="spellStart"/>
      <w:r w:rsidRPr="00927584">
        <w:rPr>
          <w:i/>
          <w:iCs/>
        </w:rPr>
        <w:t>langeanus</w:t>
      </w:r>
      <w:proofErr w:type="spellEnd"/>
      <w:r w:rsidRPr="00927584">
        <w:rPr>
          <w:i/>
          <w:iCs/>
        </w:rPr>
        <w:t xml:space="preserve"> </w:t>
      </w:r>
      <w:r w:rsidRPr="00927584">
        <w:t>(Caryophyllaceae), separated</w:t>
      </w:r>
      <w:r w:rsidR="001E2D51">
        <w:t xml:space="preserve"> by 10-</w:t>
      </w:r>
      <w:r w:rsidRPr="00927584">
        <w:t>m</w:t>
      </w:r>
      <w:r w:rsidR="001E2D51">
        <w:t>eter</w:t>
      </w:r>
      <w:r w:rsidRPr="00927584">
        <w:t xml:space="preserve">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w:t>
      </w:r>
      <w:r w:rsidR="001E2D51">
        <w:t>,</w:t>
      </w:r>
      <w:r w:rsidRPr="00927584">
        <w:t xml:space="preserve"> and </w:t>
      </w:r>
      <w:r w:rsidR="001E2D51">
        <w:t xml:space="preserve">we </w:t>
      </w:r>
      <w:r w:rsidRPr="00927584">
        <w:t xml:space="preserve">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7003BE8F"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r w:rsidRPr="00927584">
        <w:t xml:space="preserve"> </w:t>
      </w:r>
      <w:r w:rsidR="001E2D51">
        <w:t>indicating</w:t>
      </w:r>
      <w:r w:rsidRPr="00927584">
        <w:t xml:space="preserve"> intraspecific variation in germination responses to water stress.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meaning their germination was more drought-tolerant. These results </w:t>
      </w:r>
      <w:r w:rsidR="007319EF">
        <w:t>suggest</w:t>
      </w:r>
      <w:r w:rsidR="007319EF" w:rsidRPr="00927584">
        <w:t xml:space="preserve"> </w:t>
      </w:r>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r w:rsidR="00100F42">
        <w:t>could potentially have</w:t>
      </w:r>
      <w:r w:rsidR="00100F42" w:rsidRPr="00927584">
        <w:t xml:space="preserve"> </w:t>
      </w:r>
      <w:r w:rsidRPr="00927584">
        <w:t>functional significance, even at environmental microscales (</w:t>
      </w:r>
      <w:r w:rsidR="001E2D51">
        <w:t>around</w:t>
      </w:r>
      <w:r w:rsidRPr="00927584">
        <w:t xml:space="preserve"> 10 m</w:t>
      </w:r>
      <w:r w:rsidR="001E2D51">
        <w:t>eters</w:t>
      </w:r>
      <w:r w:rsidRPr="00927584">
        <w:t>).</w:t>
      </w:r>
    </w:p>
    <w:p w14:paraId="6D7F9504" w14:textId="20B62391" w:rsidR="00594767" w:rsidRPr="00927584" w:rsidRDefault="00594767" w:rsidP="00594767">
      <w:pPr>
        <w:spacing w:line="360" w:lineRule="auto"/>
        <w:jc w:val="both"/>
      </w:pPr>
      <w:r w:rsidRPr="00927584">
        <w:t>4. Synthesis: Our results indicate that the germination base water potential is a trait</w:t>
      </w:r>
      <w:r w:rsidR="00783B00">
        <w:t xml:space="preserve"> </w:t>
      </w:r>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 adaptati</w:t>
      </w:r>
      <w:r w:rsidR="001E2D51">
        <w:t>ve</w:t>
      </w:r>
      <w:r w:rsidRPr="00927584">
        <w:t xml:space="preserve">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647281CC" w:rsidR="00594767" w:rsidRPr="00927584" w:rsidRDefault="00594767" w:rsidP="00594767">
      <w:pPr>
        <w:spacing w:line="360" w:lineRule="auto"/>
        <w:jc w:val="both"/>
        <w:rPr>
          <w:lang w:val="es-ES"/>
        </w:rPr>
      </w:pPr>
      <w:r w:rsidRPr="00927584">
        <w:rPr>
          <w:lang w:val="es-ES"/>
        </w:rPr>
        <w:t xml:space="preserve">1. La variación intraespecífica es </w:t>
      </w:r>
      <w:r>
        <w:rPr>
          <w:lang w:val="es-ES"/>
        </w:rPr>
        <w:t xml:space="preserve">una </w:t>
      </w:r>
      <w:r w:rsidRPr="00927584">
        <w:rPr>
          <w:lang w:val="es-ES"/>
        </w:rPr>
        <w:t xml:space="preserve">parte imprescindible de un amplio abanico de procesos biológicos y es la base la adaptación de las especies a los cambios ambientales. La variación intraespecífica enfocada a los límites termales para la germinación han estado objeto de </w:t>
      </w:r>
      <w:r w:rsidRPr="00927584">
        <w:rPr>
          <w:lang w:val="es-ES"/>
        </w:rPr>
        <w:lastRenderedPageBreak/>
        <w:t>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w:t>
      </w:r>
      <w:proofErr w:type="spellStart"/>
      <w:r w:rsidRPr="00927584">
        <w:rPr>
          <w:i/>
          <w:iCs/>
          <w:lang w:val="es-ES"/>
        </w:rPr>
        <w:t>langeanus</w:t>
      </w:r>
      <w:proofErr w:type="spellEnd"/>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3BFAB26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intraespecífica en </w:t>
      </w:r>
      <w:proofErr w:type="spellStart"/>
      <w:r w:rsidRPr="00927584">
        <w:rPr>
          <w:lang w:val="es-ES"/>
        </w:rPr>
        <w:t>ψ</w:t>
      </w:r>
      <w:r w:rsidRPr="00927584">
        <w:rPr>
          <w:vertAlign w:val="subscript"/>
          <w:lang w:val="es-ES"/>
        </w:rPr>
        <w:t>b</w:t>
      </w:r>
      <w:proofErr w:type="spellEnd"/>
      <w:r w:rsidRPr="00927584">
        <w:rPr>
          <w:lang w:val="es-ES"/>
        </w:rPr>
        <w:t xml:space="preserve"> para germinación </w:t>
      </w:r>
      <w:r w:rsidR="006A49E1">
        <w:rPr>
          <w:lang w:val="es-ES"/>
        </w:rPr>
        <w:t>puede tener</w:t>
      </w:r>
      <w:r w:rsidR="006A49E1" w:rsidRPr="00927584">
        <w:rPr>
          <w:lang w:val="es-ES"/>
        </w:rPr>
        <w:t xml:space="preserve"> </w:t>
      </w:r>
      <w:r w:rsidRPr="00927584">
        <w:rPr>
          <w:lang w:val="es-ES"/>
        </w:rPr>
        <w:t>un significado funcional, incluso a microescala (aprox. 10m).</w:t>
      </w:r>
    </w:p>
    <w:p w14:paraId="6D7F950B" w14:textId="51C206B8"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w:t>
      </w:r>
      <w:r w:rsidR="006A49E1">
        <w:rPr>
          <w:lang w:val="es-ES"/>
        </w:rPr>
        <w:t xml:space="preserve"> un carácter f</w:t>
      </w:r>
      <w:r w:rsidRPr="00927584">
        <w:rPr>
          <w:lang w:val="es-ES"/>
        </w:rPr>
        <w:t xml:space="preserve">uncional con importantes consecuencias </w:t>
      </w:r>
      <w:r w:rsidR="006A49E1">
        <w:rPr>
          <w:lang w:val="es-ES"/>
        </w:rPr>
        <w:t xml:space="preserve">potenciales </w:t>
      </w:r>
      <w:r w:rsidRPr="00927584">
        <w:rPr>
          <w:lang w:val="es-ES"/>
        </w:rPr>
        <w:t xml:space="preserve">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Heading2"/>
        <w:spacing w:line="360" w:lineRule="auto"/>
        <w:jc w:val="both"/>
      </w:pPr>
      <w:r w:rsidRPr="00927584">
        <w:lastRenderedPageBreak/>
        <w:t>1. Introduction</w:t>
      </w:r>
    </w:p>
    <w:p w14:paraId="6D7F950E" w14:textId="54214566"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w:t>
      </w:r>
      <w:r w:rsidR="001E2D51">
        <w:t>,</w:t>
      </w:r>
      <w:r w:rsidRPr="00927584">
        <w:t xml:space="preserve">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001E2D51">
        <w:t>.</w:t>
      </w:r>
    </w:p>
    <w:p w14:paraId="6D7F950F" w14:textId="47C0EBCB" w:rsidR="00594767" w:rsidRPr="00927584" w:rsidRDefault="00594767" w:rsidP="00594767">
      <w:pPr>
        <w:autoSpaceDE w:val="0"/>
        <w:autoSpaceDN w:val="0"/>
        <w:adjustRightInd w:val="0"/>
        <w:spacing w:after="0" w:line="360" w:lineRule="auto"/>
        <w:ind w:firstLine="709"/>
        <w:jc w:val="both"/>
      </w:pPr>
      <w:r w:rsidRPr="00927584">
        <w:t xml:space="preserve">The plant life cycle begins with seed germination, an irreversible </w:t>
      </w:r>
      <w:proofErr w:type="spellStart"/>
      <w:r w:rsidRPr="00927584">
        <w:t>ecophysiological</w:t>
      </w:r>
      <w:proofErr w:type="spellEnd"/>
      <w:r w:rsidRPr="00927584">
        <w:t xml:space="preserve"> process driven by moisture and temperature (</w:t>
      </w:r>
      <w:r w:rsidRPr="00927584">
        <w:rPr>
          <w:noProof/>
        </w:rPr>
        <w:t>Bewley et al. 2013</w:t>
      </w:r>
      <w:r w:rsidRPr="00927584">
        <w:t xml:space="preserve">). In seasonal climates, successful regeneration is limited to a specific timeframe, </w:t>
      </w:r>
      <w:r w:rsidR="001E2D51">
        <w:t>during which</w:t>
      </w:r>
      <w:r w:rsidRPr="00927584">
        <w:t xml:space="preserve"> germination responses to moisture and temperature </w:t>
      </w:r>
      <w:r w:rsidR="001E2D51">
        <w:t>help synchronize</w:t>
      </w:r>
      <w:r w:rsidRPr="00927584">
        <w:t xml:space="preserve"> germination </w:t>
      </w:r>
      <w:r w:rsidR="001E2D51">
        <w:t>with</w:t>
      </w:r>
      <w:r w:rsidRPr="00927584">
        <w:t xml:space="preserve">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r w:rsidR="003B6529" w:rsidRPr="00927584">
        <w:t>l</w:t>
      </w:r>
      <w:r w:rsidR="003B6529">
        <w:t>ikely</w:t>
      </w:r>
      <w:r w:rsidR="003B6529" w:rsidRPr="00927584">
        <w:t xml:space="preserve"> </w:t>
      </w:r>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w:t>
      </w:r>
      <w:r w:rsidR="008E4B4D">
        <w:t>whether</w:t>
      </w:r>
      <w:r w:rsidRPr="00927584">
        <w:t xml:space="preserve">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393FE20D" w:rsidR="00594767" w:rsidRPr="00927584" w:rsidRDefault="00594767" w:rsidP="00594767">
      <w:pPr>
        <w:autoSpaceDE w:val="0"/>
        <w:autoSpaceDN w:val="0"/>
        <w:adjustRightInd w:val="0"/>
        <w:spacing w:after="0" w:line="360" w:lineRule="auto"/>
        <w:ind w:firstLine="709"/>
        <w:jc w:val="both"/>
      </w:pPr>
      <w:r w:rsidRPr="00927584">
        <w:t>A potential functional role for intraspecific variation in germination responses to water availability</w:t>
      </w:r>
      <w:r w:rsidR="009069DD">
        <w:t xml:space="preserve"> is the occurrence of germination during the </w:t>
      </w:r>
      <w:r w:rsidR="009069DD" w:rsidRPr="00927584">
        <w:t>water-available periods</w:t>
      </w:r>
      <w:r w:rsidR="009069DD">
        <w:t xml:space="preserve">, </w:t>
      </w:r>
      <w:r w:rsidRPr="00927584">
        <w:t xml:space="preserve"> maximising the favourable </w:t>
      </w:r>
      <w:r w:rsidR="008E4B4D">
        <w:t>window</w:t>
      </w:r>
      <w:r w:rsidRPr="00927584">
        <w:t xml:space="preserve">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w:t>
      </w:r>
      <w:ins w:id="0" w:author="Cuenta Microsoft" w:date="2024-11-25T11:43:00Z">
        <w:r w:rsidR="002D33E1">
          <w:t>In</w:t>
        </w:r>
      </w:ins>
      <w:ins w:id="1" w:author="Cuenta Microsoft" w:date="2024-11-25T11:41:00Z">
        <w:r w:rsidR="002D33E1">
          <w:t xml:space="preserve"> no</w:t>
        </w:r>
      </w:ins>
      <w:r w:rsidR="008E4B4D">
        <w:t>n-</w:t>
      </w:r>
      <w:ins w:id="2" w:author="Cuenta Microsoft" w:date="2024-11-25T11:41:00Z">
        <w:r w:rsidR="002D33E1">
          <w:t xml:space="preserve">water-restricted alpine </w:t>
        </w:r>
      </w:ins>
      <w:ins w:id="3" w:author="Cuenta Microsoft" w:date="2024-11-25T11:45:00Z">
        <w:r w:rsidR="00A67A50">
          <w:t>areas,</w:t>
        </w:r>
      </w:ins>
      <w:ins w:id="4" w:author="Cuenta Microsoft" w:date="2024-11-25T11:41:00Z">
        <w:r w:rsidR="002D33E1">
          <w:t xml:space="preserve"> germination is generally delayed after </w:t>
        </w:r>
      </w:ins>
      <w:ins w:id="5" w:author="Cuenta Microsoft" w:date="2024-11-25T11:44:00Z">
        <w:r w:rsidR="00A67A50">
          <w:t>snow melting</w:t>
        </w:r>
      </w:ins>
      <w:ins w:id="6" w:author="Cuenta Microsoft" w:date="2024-11-25T11:41:00Z">
        <w:r w:rsidR="002D33E1">
          <w:t xml:space="preserve"> and</w:t>
        </w:r>
      </w:ins>
      <w:ins w:id="7" w:author="Cuenta Microsoft" w:date="2024-11-25T11:42:00Z">
        <w:r w:rsidR="002D33E1">
          <w:t xml:space="preserve"> trigger</w:t>
        </w:r>
      </w:ins>
      <w:r w:rsidR="008E4B4D">
        <w:t>ed</w:t>
      </w:r>
      <w:ins w:id="8" w:author="Cuenta Microsoft" w:date="2024-11-25T11:42:00Z">
        <w:r w:rsidR="002D33E1">
          <w:t xml:space="preserve"> by warm temperatures (Fernández-</w:t>
        </w:r>
      </w:ins>
      <w:ins w:id="9" w:author="Cuenta Microsoft" w:date="2024-11-25T11:43:00Z">
        <w:r w:rsidR="002D33E1">
          <w:t xml:space="preserve">Pascual et al, 2021). However, </w:t>
        </w:r>
      </w:ins>
      <w:ins w:id="10" w:author="Cuenta Microsoft" w:date="2024-11-25T11:44:00Z">
        <w:r w:rsidR="00A67A50" w:rsidRPr="00927584">
          <w:t xml:space="preserve">in a water-limited system </w:t>
        </w:r>
        <w:r w:rsidR="00A67A50">
          <w:t xml:space="preserve">advancing germination onset </w:t>
        </w:r>
      </w:ins>
      <w:r w:rsidRPr="00927584">
        <w:t xml:space="preserve"> </w:t>
      </w:r>
      <w:ins w:id="11" w:author="Cuenta Microsoft" w:date="2024-11-25T11:45:00Z">
        <w:r w:rsidR="00A67A50">
          <w:t>might</w:t>
        </w:r>
        <w:r w:rsidR="00A67A50" w:rsidRPr="00927584">
          <w:t xml:space="preserve"> </w:t>
        </w:r>
      </w:ins>
      <w:r w:rsidRPr="00927584">
        <w:t xml:space="preserve">increase the time </w:t>
      </w:r>
      <w:r w:rsidR="008E4B4D">
        <w:t xml:space="preserve">available </w:t>
      </w:r>
      <w:r w:rsidRPr="00927584">
        <w:t xml:space="preserve">for </w:t>
      </w:r>
      <w:r w:rsidR="008E4B4D">
        <w:t xml:space="preserve">the </w:t>
      </w:r>
      <w:r w:rsidRPr="00927584">
        <w:t xml:space="preserve">development of a root </w:t>
      </w:r>
      <w:r w:rsidRPr="00927584">
        <w:lastRenderedPageBreak/>
        <w:t xml:space="preserve">system capable of surviving summer drought, </w:t>
      </w:r>
      <w:r w:rsidR="008E4B4D">
        <w:t xml:space="preserve">which could directly </w:t>
      </w:r>
      <w:proofErr w:type="spellStart"/>
      <w:r w:rsidR="008E4B4D">
        <w:t>effect</w:t>
      </w:r>
      <w:proofErr w:type="spellEnd"/>
      <w:r w:rsidR="008E4B4D">
        <w:t xml:space="preserve"> </w:t>
      </w:r>
      <w:r w:rsidRPr="00927584">
        <w:t xml:space="preserve">seedling survival and overall plant 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ins w:id="12" w:author="Cuenta Microsoft" w:date="2024-11-25T11:33:00Z">
        <w:r w:rsidR="002D33E1">
          <w:t>. Additionally, early germination</w:t>
        </w:r>
      </w:ins>
      <w:ins w:id="13" w:author="Cuenta Microsoft" w:date="2024-11-25T11:34:00Z">
        <w:r w:rsidR="002D33E1">
          <w:t xml:space="preserve"> benefit</w:t>
        </w:r>
      </w:ins>
      <w:ins w:id="14" w:author="Cuenta Microsoft" w:date="2024-11-27T10:50:00Z">
        <w:r w:rsidR="008E4B4D">
          <w:t>s</w:t>
        </w:r>
      </w:ins>
      <w:ins w:id="15" w:author="Cuenta Microsoft" w:date="2024-11-25T11:34:00Z">
        <w:r w:rsidR="002D33E1">
          <w:t xml:space="preserve"> individuals</w:t>
        </w:r>
      </w:ins>
      <w:ins w:id="16" w:author="Cuenta Microsoft" w:date="2024-11-27T10:50:00Z">
        <w:r w:rsidR="008E4B4D">
          <w:t xml:space="preserve"> by allowing them</w:t>
        </w:r>
      </w:ins>
      <w:ins w:id="17" w:author="Cuenta Microsoft" w:date="2024-11-25T11:35:00Z">
        <w:r w:rsidR="002D33E1">
          <w:t xml:space="preserve"> to access available resources </w:t>
        </w:r>
      </w:ins>
      <w:ins w:id="18" w:author="Cuenta Microsoft" w:date="2024-11-27T10:50:00Z">
        <w:r w:rsidR="008E4B4D">
          <w:t xml:space="preserve">first </w:t>
        </w:r>
      </w:ins>
      <w:ins w:id="19" w:author="Cuenta Microsoft" w:date="2024-11-25T11:35:00Z">
        <w:r w:rsidR="002D33E1">
          <w:t xml:space="preserve">(Verdú and </w:t>
        </w:r>
        <w:proofErr w:type="spellStart"/>
        <w:r w:rsidR="002D33E1">
          <w:t>Traveset</w:t>
        </w:r>
        <w:proofErr w:type="spellEnd"/>
        <w:r w:rsidR="002D33E1">
          <w:t xml:space="preserve">, 2005) </w:t>
        </w:r>
      </w:ins>
      <w:ins w:id="20" w:author="Cuenta Microsoft" w:date="2024-11-25T11:36:00Z">
        <w:r w:rsidR="002D33E1">
          <w:t>and provide</w:t>
        </w:r>
      </w:ins>
      <w:ins w:id="21" w:author="Cuenta Microsoft" w:date="2024-11-27T10:50:00Z">
        <w:r w:rsidR="008E4B4D">
          <w:t>s</w:t>
        </w:r>
      </w:ins>
      <w:ins w:id="22" w:author="Cuenta Microsoft" w:date="2024-11-25T11:36:00Z">
        <w:r w:rsidR="002D33E1">
          <w:t xml:space="preserve"> them with</w:t>
        </w:r>
      </w:ins>
      <w:ins w:id="23" w:author="Cuenta Microsoft" w:date="2024-11-25T11:34:00Z">
        <w:r w:rsidR="002D33E1">
          <w:t xml:space="preserve"> a longer growing season (Donohue et al., 2010)</w:t>
        </w:r>
      </w:ins>
      <w:r w:rsidRPr="00927584">
        <w:t xml:space="preserve">. Recent findings support that within a single species, populations from arid conditions show </w:t>
      </w:r>
      <w:ins w:id="24" w:author="Cuenta Microsoft" w:date="2024-11-25T11:26:00Z">
        <w:r w:rsidR="002D33E1">
          <w:t>earl</w:t>
        </w:r>
        <w:r w:rsidR="008E4B4D">
          <w:t>ier</w:t>
        </w:r>
        <w:r w:rsidR="002D33E1" w:rsidRPr="00927584">
          <w:t xml:space="preserve"> </w:t>
        </w:r>
      </w:ins>
      <w:r w:rsidRPr="00927584">
        <w:t xml:space="preserve">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proofErr w:type="spellStart"/>
      <w:r w:rsidRPr="00DD3073">
        <w:rPr>
          <w:lang w:val="es-ES"/>
        </w:rPr>
        <w:t>example</w:t>
      </w:r>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xml:space="preserve">, </w:t>
      </w:r>
      <w:r w:rsidR="00171849">
        <w:rPr>
          <w:noProof/>
        </w:rPr>
        <w:t>(</w:t>
      </w:r>
      <w:r w:rsidR="00DF1093" w:rsidRPr="00DF1093">
        <w:rPr>
          <w:noProof/>
        </w:rPr>
        <w:t>2019)</w:t>
      </w:r>
      <w:r w:rsidRPr="00927584">
        <w:fldChar w:fldCharType="end"/>
      </w:r>
      <w:r w:rsidRPr="00927584">
        <w:t xml:space="preserve"> show rapid shifts in regeneration trait means and variance in response to drought, increasing the chance of population survival. </w:t>
      </w:r>
    </w:p>
    <w:p w14:paraId="6D7F9511" w14:textId="51E80A0C" w:rsidR="00594767" w:rsidRPr="00927584" w:rsidRDefault="00594767" w:rsidP="00594767">
      <w:pPr>
        <w:autoSpaceDE w:val="0"/>
        <w:autoSpaceDN w:val="0"/>
        <w:adjustRightInd w:val="0"/>
        <w:spacing w:after="0" w:line="360" w:lineRule="auto"/>
        <w:ind w:firstLine="709"/>
        <w:jc w:val="both"/>
      </w:pPr>
      <w:r w:rsidRPr="00927584">
        <w:t>In alpine ecosystems (i.e. areas above the treeline</w:t>
      </w:r>
      <w:r w:rsidR="00171849">
        <w:t xml:space="preserv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w:t>
      </w:r>
      <w:r w:rsidR="008E4B4D">
        <w:t>s</w:t>
      </w:r>
      <w:r w:rsidRPr="00927584">
        <w:t xml:space="preserve">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r w:rsidR="00171849">
        <w:t>Therefore</w:t>
      </w:r>
      <w:r w:rsidRPr="00927584">
        <w:t xml:space="preserve">,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ins w:id="25" w:author="Cuenta Microsoft" w:date="2024-11-25T12:01:00Z">
        <w:r w:rsidR="00442033">
          <w:t xml:space="preserve"> To </w:t>
        </w:r>
      </w:ins>
      <w:ins w:id="26" w:author="Cuenta Microsoft" w:date="2024-11-27T10:52:00Z">
        <w:r w:rsidR="008E4B4D">
          <w:t>study</w:t>
        </w:r>
      </w:ins>
      <w:ins w:id="27" w:author="Cuenta Microsoft" w:date="2024-11-25T12:02:00Z">
        <w:r w:rsidR="00442033">
          <w:t xml:space="preserve"> </w:t>
        </w:r>
      </w:ins>
      <w:ins w:id="28" w:author="Cuenta Microsoft" w:date="2024-11-25T12:01:00Z">
        <w:r w:rsidR="00442033">
          <w:t>intraspecific variation</w:t>
        </w:r>
      </w:ins>
      <w:ins w:id="29" w:author="Cuenta Microsoft" w:date="2024-11-25T12:14:00Z">
        <w:r w:rsidR="008E22F4">
          <w:t xml:space="preserve"> at population level</w:t>
        </w:r>
      </w:ins>
      <w:ins w:id="30" w:author="Cuenta Microsoft" w:date="2024-11-25T12:01:00Z">
        <w:r w:rsidR="00442033">
          <w:t xml:space="preserve">, it is important to select a </w:t>
        </w:r>
      </w:ins>
      <w:ins w:id="31" w:author="Cuenta Microsoft" w:date="2024-11-25T12:02:00Z">
        <w:r w:rsidR="00442033">
          <w:t xml:space="preserve">species </w:t>
        </w:r>
      </w:ins>
      <w:ins w:id="32" w:author="Cuenta Microsoft" w:date="2024-11-25T12:08:00Z">
        <w:r w:rsidR="008E22F4">
          <w:t xml:space="preserve">relatively common in the study area and </w:t>
        </w:r>
      </w:ins>
      <w:ins w:id="33" w:author="Cuenta Microsoft" w:date="2024-11-25T12:02:00Z">
        <w:r w:rsidR="00442033">
          <w:t xml:space="preserve">able to live </w:t>
        </w:r>
      </w:ins>
      <w:ins w:id="34" w:author="Cuenta Microsoft" w:date="2024-11-25T12:19:00Z">
        <w:r w:rsidR="00877CE6">
          <w:t>along an environmental gradient</w:t>
        </w:r>
      </w:ins>
      <w:ins w:id="35" w:author="Cuenta Microsoft" w:date="2024-11-25T12:17:00Z">
        <w:r w:rsidR="008E22F4">
          <w:t xml:space="preserve"> (</w:t>
        </w:r>
      </w:ins>
      <w:ins w:id="36" w:author="Cuenta Microsoft" w:date="2024-11-25T12:18:00Z">
        <w:r w:rsidR="00877CE6">
          <w:t>Alb</w:t>
        </w:r>
        <w:r w:rsidR="008E22F4">
          <w:t>ert et al</w:t>
        </w:r>
        <w:r w:rsidR="00877CE6">
          <w:t xml:space="preserve"> 2011</w:t>
        </w:r>
      </w:ins>
      <w:ins w:id="37" w:author="Cuenta Microsoft" w:date="2024-11-25T12:23:00Z">
        <w:r w:rsidR="00877CE6">
          <w:t>).</w:t>
        </w:r>
      </w:ins>
      <w:ins w:id="38" w:author="Cuenta Microsoft" w:date="2024-11-25T12:03:00Z">
        <w:r w:rsidR="00442033">
          <w:t xml:space="preserve"> </w:t>
        </w:r>
      </w:ins>
    </w:p>
    <w:p w14:paraId="6D7F9512" w14:textId="5E2AA35E" w:rsidR="00594767" w:rsidRPr="00927584" w:rsidRDefault="00594767" w:rsidP="00594767">
      <w:pPr>
        <w:spacing w:line="360" w:lineRule="auto"/>
        <w:ind w:firstLine="709"/>
        <w:jc w:val="both"/>
      </w:pPr>
      <w:r w:rsidRPr="00927584">
        <w:t>A promising approach to study</w:t>
      </w:r>
      <w:r w:rsidR="008E4B4D">
        <w:t>ing</w:t>
      </w:r>
      <w:r w:rsidRPr="00927584">
        <w:t xml:space="preserve">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modelling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xml:space="preserve">. In the hydro-time framework, for germination to </w:t>
      </w:r>
      <w:r w:rsidR="008E4B4D">
        <w:t>occur</w:t>
      </w:r>
      <w:r w:rsidRPr="00927584">
        <w:t>,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and therefore calculating this parameter and its variation allows test</w:t>
      </w:r>
      <w:r w:rsidR="008E4B4D">
        <w:rPr>
          <w:rFonts w:cstheme="minorHAnsi"/>
        </w:rPr>
        <w:t>ing</w:t>
      </w:r>
      <w:r w:rsidRPr="00927584">
        <w:rPr>
          <w:rFonts w:cstheme="minorHAnsi"/>
        </w:rPr>
        <w:t xml:space="preserve">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 xml:space="preserve">In this study, we used hydro-time models to measure the intraspecific variation </w:t>
      </w:r>
      <w:r w:rsidR="008E4B4D">
        <w:t>in</w:t>
      </w:r>
      <w:r w:rsidRPr="00927584">
        <w:t xml:space="preserve"> germination responses to water stress</w:t>
      </w:r>
      <w:r w:rsidR="00D23554">
        <w:t xml:space="preserve"> with the aim </w:t>
      </w:r>
      <w:r w:rsidR="008E4B4D">
        <w:t>of describing</w:t>
      </w:r>
      <w:r w:rsidR="007A6B49">
        <w:t xml:space="preserve"> how</w:t>
      </w:r>
      <w:r w:rsidR="00C33CD2">
        <w:t xml:space="preserve"> germination</w:t>
      </w:r>
      <w:r w:rsidR="007C0FA5">
        <w:t xml:space="preserve"> </w:t>
      </w:r>
      <w:r w:rsidR="00B06326">
        <w:t>base water potential varies</w:t>
      </w:r>
      <w:r w:rsidRPr="00927584">
        <w:t xml:space="preserve"> along </w:t>
      </w:r>
      <w:r w:rsidR="00B06326">
        <w:t>local</w:t>
      </w:r>
      <w:r w:rsidR="00B06326" w:rsidRPr="00927584">
        <w:t xml:space="preserve"> </w:t>
      </w:r>
      <w:r w:rsidRPr="00927584">
        <w:t>microclimatic gradient</w:t>
      </w:r>
      <w:r w:rsidR="00B06326">
        <w:t>s</w:t>
      </w:r>
      <w:r w:rsidRPr="00927584">
        <w:t xml:space="preserve"> in a drought-limited Mediterranean alpine ecosystem. We focused on an endemic and locally abundant species adapted to these conditions, </w:t>
      </w:r>
      <w:r w:rsidRPr="00927584">
        <w:rPr>
          <w:i/>
        </w:rPr>
        <w:t xml:space="preserve">Dianthus </w:t>
      </w:r>
      <w:proofErr w:type="spellStart"/>
      <w:r w:rsidRPr="00927584">
        <w:rPr>
          <w:i/>
        </w:rPr>
        <w:t>langeanus</w:t>
      </w:r>
      <w:proofErr w:type="spellEnd"/>
      <w:r w:rsidRPr="00927584">
        <w:rPr>
          <w:i/>
        </w:rPr>
        <w:t xml:space="preserve"> </w:t>
      </w:r>
      <w:r w:rsidRPr="00927584">
        <w:rPr>
          <w:iCs/>
        </w:rPr>
        <w:t>Wilk. (Caryophyllaceae)</w:t>
      </w:r>
      <w:ins w:id="39" w:author="Cuenta Microsoft" w:date="2024-11-25T12:10:00Z">
        <w:r w:rsidR="008E22F4">
          <w:rPr>
            <w:iCs/>
          </w:rPr>
          <w:t xml:space="preserve"> for which germination requirements are </w:t>
        </w:r>
        <w:commentRangeStart w:id="40"/>
        <w:r w:rsidR="008E22F4">
          <w:rPr>
            <w:iCs/>
          </w:rPr>
          <w:t>known</w:t>
        </w:r>
      </w:ins>
      <w:commentRangeEnd w:id="40"/>
      <w:r w:rsidR="00793810">
        <w:rPr>
          <w:rStyle w:val="CommentReference"/>
        </w:rPr>
        <w:commentReference w:id="40"/>
      </w:r>
      <w:ins w:id="41" w:author="Diana María Cruz Tejada" w:date="2024-11-27T19:11:00Z" w16du:dateUtc="2024-11-27T18:11:00Z">
        <w:r w:rsidR="00793810">
          <w:rPr>
            <w:iCs/>
          </w:rPr>
          <w:t xml:space="preserve"> </w:t>
        </w:r>
      </w:ins>
      <w:r w:rsidR="008E4B4D">
        <w:rPr>
          <w:iCs/>
        </w:rPr>
        <w:t>,</w:t>
      </w:r>
      <w:ins w:id="42" w:author="Cuenta Microsoft" w:date="2024-11-25T12:27:00Z">
        <w:r w:rsidR="00877CE6">
          <w:rPr>
            <w:iCs/>
          </w:rPr>
          <w:t xml:space="preserve"> thus </w:t>
        </w:r>
      </w:ins>
      <w:ins w:id="43" w:author="Cuenta Microsoft" w:date="2024-11-27T10:56:00Z">
        <w:r w:rsidR="008E4B4D">
          <w:rPr>
            <w:iCs/>
          </w:rPr>
          <w:t xml:space="preserve">allowing an appropriate </w:t>
        </w:r>
        <w:r w:rsidR="008E4B4D">
          <w:rPr>
            <w:iCs/>
          </w:rPr>
          <w:lastRenderedPageBreak/>
          <w:t xml:space="preserve">assessment of </w:t>
        </w:r>
      </w:ins>
      <w:ins w:id="44" w:author="Cuenta Microsoft" w:date="2024-11-25T12:27:00Z">
        <w:r w:rsidR="00877CE6">
          <w:rPr>
            <w:iCs/>
          </w:rPr>
          <w:t>the effect of water stress</w:t>
        </w:r>
      </w:ins>
      <w:r w:rsidRPr="00927584">
        <w:t xml:space="preserve">. </w:t>
      </w:r>
      <w:r w:rsidR="00591985">
        <w:t>We hypothesised</w:t>
      </w:r>
      <w:r w:rsidRPr="00927584">
        <w:t xml:space="preserve"> that germination responses to water stress would show functional intraspecific variation along local gradients of water availability. </w:t>
      </w:r>
      <w:r w:rsidR="0001495D" w:rsidRPr="00927584">
        <w:t>We</w:t>
      </w:r>
      <w:r w:rsidRPr="00927584">
        <w:t xml:space="preserve"> expected 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more drought-tolerant</w:t>
      </w:r>
      <w:r w:rsidR="00F11978" w:rsidRPr="00F11978">
        <w:t xml:space="preserve"> </w:t>
      </w:r>
      <w:r w:rsidR="00F11978" w:rsidRPr="00927584">
        <w:t>germination</w:t>
      </w:r>
      <w:r w:rsidRPr="00927584">
        <w:t xml:space="preserve">). </w:t>
      </w:r>
    </w:p>
    <w:p w14:paraId="6D7F9513" w14:textId="77777777" w:rsidR="00594767" w:rsidRPr="00927584" w:rsidRDefault="00594767" w:rsidP="00594767">
      <w:pPr>
        <w:pStyle w:val="Heading2"/>
        <w:spacing w:line="360" w:lineRule="auto"/>
        <w:jc w:val="both"/>
      </w:pPr>
      <w:r w:rsidRPr="00927584">
        <w:t>2. Material and Methods</w:t>
      </w:r>
    </w:p>
    <w:p w14:paraId="6D7F9514" w14:textId="1CB660B8" w:rsidR="00594767" w:rsidRPr="00927584" w:rsidRDefault="00594767" w:rsidP="00F11978">
      <w:pPr>
        <w:pStyle w:val="Heading3"/>
        <w:tabs>
          <w:tab w:val="left" w:pos="2805"/>
        </w:tabs>
        <w:spacing w:line="360" w:lineRule="auto"/>
        <w:jc w:val="both"/>
      </w:pPr>
      <w:r w:rsidRPr="00927584">
        <w:t>2.1. Study system</w:t>
      </w:r>
      <w:r w:rsidR="00F11978">
        <w:tab/>
      </w:r>
    </w:p>
    <w:p w14:paraId="6D7F9516" w14:textId="48EBCE2C" w:rsidR="00594767" w:rsidRDefault="00594767" w:rsidP="00DB6288">
      <w:pPr>
        <w:spacing w:line="360" w:lineRule="auto"/>
        <w:ind w:firstLine="709"/>
        <w:jc w:val="both"/>
      </w:pPr>
      <w:r w:rsidRPr="00927584">
        <w:rPr>
          <w:i/>
          <w:iCs/>
        </w:rPr>
        <w:t xml:space="preserve">Dianthus </w:t>
      </w:r>
      <w:proofErr w:type="spellStart"/>
      <w:r w:rsidRPr="00927584">
        <w:rPr>
          <w:i/>
          <w:iCs/>
        </w:rPr>
        <w:t>langeanus</w:t>
      </w:r>
      <w:proofErr w:type="spellEnd"/>
      <w:r w:rsidRPr="00927584">
        <w:rPr>
          <w:i/>
          <w:iCs/>
        </w:rPr>
        <w:t xml:space="preserve">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45" w:name="_Hlk153186664"/>
      <w:r w:rsidRPr="00927584">
        <w:rPr>
          <w:i/>
          <w:iCs/>
        </w:rPr>
        <w:t xml:space="preserve">D. </w:t>
      </w:r>
      <w:proofErr w:type="spellStart"/>
      <w:r w:rsidRPr="00927584">
        <w:rPr>
          <w:i/>
          <w:iCs/>
        </w:rPr>
        <w:t>langeanus</w:t>
      </w:r>
      <w:bookmarkEnd w:id="45"/>
      <w:proofErr w:type="spellEnd"/>
      <w:r w:rsidRPr="00927584">
        <w:rPr>
          <w:i/>
          <w:iCs/>
        </w:rPr>
        <w:t xml:space="preserve"> </w:t>
      </w:r>
      <w:r w:rsidRPr="00927584">
        <w:t>mainly lives in open dry grasslands on acid soils (</w:t>
      </w:r>
      <w:r w:rsidRPr="00927584">
        <w:rPr>
          <w:iCs/>
        </w:rPr>
        <w:t xml:space="preserve">Fig. </w:t>
      </w:r>
      <w:r w:rsidRPr="00927584">
        <w:t xml:space="preserve">1B), where it can be locally abundant. Flowering onset occurs in early </w:t>
      </w:r>
      <w:ins w:id="46" w:author="Cuenta Microsoft" w:date="2024-11-25T13:44:00Z">
        <w:r w:rsidR="00573C23">
          <w:t>spring (</w:t>
        </w:r>
      </w:ins>
      <w:r w:rsidRPr="00927584">
        <w:t>June</w:t>
      </w:r>
      <w:ins w:id="47" w:author="Cuenta Microsoft" w:date="2024-11-25T13:44:00Z">
        <w:r w:rsidR="00573C23">
          <w:t>)</w:t>
        </w:r>
      </w:ins>
      <w:r w:rsidRPr="00927584">
        <w:t xml:space="preserve"> and ripe seeds are dispersed during </w:t>
      </w:r>
      <w:ins w:id="48" w:author="Cuenta Microsoft" w:date="2024-11-25T13:44:00Z">
        <w:r w:rsidR="00573C23">
          <w:t>summer (</w:t>
        </w:r>
      </w:ins>
      <w:r w:rsidRPr="00927584">
        <w:t>August</w:t>
      </w:r>
      <w:ins w:id="49" w:author="Cuenta Microsoft" w:date="2024-11-25T13:44:00Z">
        <w:r w:rsidR="00573C23">
          <w:t>)</w:t>
        </w:r>
      </w:ins>
      <w:r w:rsidRPr="00927584">
        <w:t xml:space="preserve"> (Fig. 1C). Seed production is high, usually &gt;</w:t>
      </w:r>
      <w:r>
        <w:t xml:space="preserve"> </w:t>
      </w:r>
      <w:r w:rsidRPr="00927584">
        <w:t xml:space="preserve">10 seeds per capsule and up to 250 seeds per individual. Germination occurs mainly during </w:t>
      </w:r>
      <w:r w:rsidR="004D6302">
        <w:t xml:space="preserve">late </w:t>
      </w:r>
      <w:r w:rsidRPr="00927584">
        <w:t>summer/early autumn</w:t>
      </w:r>
      <w:ins w:id="50" w:author="Cuenta Microsoft" w:date="2024-11-25T13:45:00Z">
        <w:r w:rsidR="00573C23">
          <w:t xml:space="preserve"> (</w:t>
        </w:r>
        <w:proofErr w:type="spellStart"/>
        <w:r w:rsidR="00573C23">
          <w:t>Septmeber</w:t>
        </w:r>
        <w:proofErr w:type="spellEnd"/>
        <w:r w:rsidR="00573C23">
          <w:t>-October)</w:t>
        </w:r>
      </w:ins>
      <w:r w:rsidRPr="00927584">
        <w:t xml:space="preserve"> at high rates and with high success when water is available at temperatures between 10 and 22 °C. Here, we studied wild populations of </w:t>
      </w:r>
      <w:r w:rsidRPr="00927584">
        <w:rPr>
          <w:i/>
          <w:iCs/>
        </w:rPr>
        <w:t xml:space="preserve">D. </w:t>
      </w:r>
      <w:proofErr w:type="spellStart"/>
      <w:r w:rsidRPr="00927584">
        <w:rPr>
          <w:i/>
          <w:iCs/>
        </w:rPr>
        <w:t>langeanus</w:t>
      </w:r>
      <w:proofErr w:type="spellEnd"/>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w:t>
      </w:r>
      <w:r w:rsidR="004D6302">
        <w:t>,</w:t>
      </w:r>
      <w:r w:rsidRPr="00927584">
        <w:t xml:space="preserve">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sidRPr="00927584">
        <w:rPr>
          <w:rFonts w:cstheme="minorHAnsi"/>
        </w:rPr>
        <w:t xml:space="preserve">). It is a transitional biogeographical hub between the </w:t>
      </w:r>
      <w:proofErr w:type="spellStart"/>
      <w:r w:rsidRPr="00927584">
        <w:rPr>
          <w:rFonts w:cstheme="minorHAnsi"/>
        </w:rPr>
        <w:t>Eurosiberian</w:t>
      </w:r>
      <w:proofErr w:type="spellEnd"/>
      <w:r w:rsidRPr="00927584">
        <w:rPr>
          <w:rFonts w:cstheme="minorHAnsi"/>
        </w:rPr>
        <w:t xml:space="preserve">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Heading3"/>
        <w:spacing w:line="360" w:lineRule="auto"/>
        <w:jc w:val="both"/>
      </w:pPr>
      <w:r w:rsidRPr="00927584">
        <w:t>2.2. Field sampling</w:t>
      </w:r>
    </w:p>
    <w:p w14:paraId="6D7F951A" w14:textId="489668CC" w:rsidR="00594767" w:rsidRDefault="00594767" w:rsidP="00DB6288">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 xml:space="preserve">D. </w:t>
      </w:r>
      <w:proofErr w:type="spellStart"/>
      <w:r w:rsidRPr="00927584">
        <w:rPr>
          <w:i/>
        </w:rPr>
        <w:t>langeanus</w:t>
      </w:r>
      <w:proofErr w:type="spellEnd"/>
      <w:r w:rsidRPr="00927584">
        <w:rPr>
          <w:iCs/>
        </w:rPr>
        <w:t xml:space="preserve"> is highly abundant</w:t>
      </w:r>
      <w:r w:rsidRPr="00927584">
        <w:t>. In each summit, we established a central representative plot (3 m radius) where we did a floristic relevé, recording species composition; and buried</w:t>
      </w:r>
      <w:ins w:id="51" w:author="Cuenta Microsoft" w:date="2024-11-25T13:48:00Z">
        <w:r w:rsidR="00573C23" w:rsidRPr="00927584">
          <w:t xml:space="preserve">, at </w:t>
        </w:r>
      </w:ins>
      <w:ins w:id="52" w:author="Cuenta Microsoft" w:date="2024-11-27T11:09:00Z">
        <w:r w:rsidR="004D6302">
          <w:t xml:space="preserve">depth of </w:t>
        </w:r>
      </w:ins>
      <w:ins w:id="53" w:author="Cuenta Microsoft" w:date="2024-11-25T13:48:00Z">
        <w:r w:rsidR="004D6302">
          <w:t>5 cm</w:t>
        </w:r>
      </w:ins>
      <w:r w:rsidRPr="00927584">
        <w:t xml:space="preserve">,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w:t>
      </w:r>
      <w:ins w:id="54" w:author="Diana María Cruz Tejada" w:date="2024-11-27T19:16:00Z" w16du:dateUtc="2024-11-27T18:16:00Z">
        <w:r w:rsidR="00793810">
          <w:t xml:space="preserve">Data was retrieved from </w:t>
        </w:r>
      </w:ins>
      <w:ins w:id="55" w:author="Cuenta Microsoft" w:date="2024-11-27T11:10:00Z">
        <w:del w:id="56" w:author="Diana María Cruz Tejada" w:date="2024-11-27T19:16:00Z" w16du:dateUtc="2024-11-27T18:16:00Z">
          <w:r w:rsidR="004D6302" w:rsidDel="00793810">
            <w:delText>T</w:delText>
          </w:r>
        </w:del>
      </w:ins>
      <w:ins w:id="57" w:author="Diana María Cruz Tejada" w:date="2024-11-27T19:16:00Z" w16du:dateUtc="2024-11-27T18:16:00Z">
        <w:r w:rsidR="00793810">
          <w:t>t</w:t>
        </w:r>
      </w:ins>
      <w:ins w:id="58" w:author="Cuenta Microsoft" w:date="2024-11-27T11:10:00Z">
        <w:r w:rsidR="004D6302">
          <w:t>he d</w:t>
        </w:r>
      </w:ins>
      <w:ins w:id="59" w:author="Cuenta Microsoft" w:date="2024-11-25T13:49:00Z">
        <w:r w:rsidR="00573C23">
          <w:t>atalogger</w:t>
        </w:r>
      </w:ins>
      <w:ins w:id="60" w:author="Cuenta Microsoft" w:date="2024-11-27T11:10:00Z">
        <w:del w:id="61" w:author="Diana María Cruz Tejada" w:date="2024-11-27T19:16:00Z" w16du:dateUtc="2024-11-27T18:16:00Z">
          <w:r w:rsidR="004D6302" w:rsidDel="00793810">
            <w:delText>’</w:delText>
          </w:r>
        </w:del>
      </w:ins>
      <w:ins w:id="62" w:author="Cuenta Microsoft" w:date="2024-11-25T13:49:00Z">
        <w:del w:id="63" w:author="Diana María Cruz Tejada" w:date="2024-11-27T19:16:00Z" w16du:dateUtc="2024-11-27T18:16:00Z">
          <w:r w:rsidR="00573C23" w:rsidDel="00793810">
            <w:delText>s data was retrieved</w:delText>
          </w:r>
        </w:del>
        <w:r w:rsidR="00573C23">
          <w:t xml:space="preserve"> at least every 6 months to save a backup and </w:t>
        </w:r>
      </w:ins>
      <w:ins w:id="64" w:author="Cuenta Microsoft" w:date="2024-11-27T11:10:00Z">
        <w:r w:rsidR="004D6302">
          <w:t>ensure the</w:t>
        </w:r>
      </w:ins>
      <w:ins w:id="65" w:author="Cuenta Microsoft" w:date="2024-11-25T13:49:00Z">
        <w:del w:id="66" w:author="Diana María Cruz Tejada" w:date="2024-11-27T19:16:00Z" w16du:dateUtc="2024-11-27T18:16:00Z">
          <w:r w:rsidR="00573C23" w:rsidDel="00793810">
            <w:delText xml:space="preserve"> dataloggers</w:delText>
          </w:r>
        </w:del>
      </w:ins>
      <w:ins w:id="67" w:author="Diana María Cruz Tejada" w:date="2024-11-27T19:16:00Z" w16du:dateUtc="2024-11-27T18:16:00Z">
        <w:r w:rsidR="00793810">
          <w:t>y</w:t>
        </w:r>
      </w:ins>
      <w:ins w:id="68" w:author="Cuenta Microsoft" w:date="2024-11-25T13:49:00Z">
        <w:r w:rsidR="00573C23">
          <w:t xml:space="preserve"> were still properly running in the same </w:t>
        </w:r>
      </w:ins>
      <w:ins w:id="69" w:author="Cuenta Microsoft" w:date="2024-11-27T09:16:00Z">
        <w:r w:rsidR="005559C6">
          <w:t xml:space="preserve">exact </w:t>
        </w:r>
      </w:ins>
      <w:ins w:id="70" w:author="Cuenta Microsoft" w:date="2024-11-25T13:49:00Z">
        <w:r w:rsidR="00573C23">
          <w:t xml:space="preserve">location. </w:t>
        </w:r>
      </w:ins>
      <w:r w:rsidRPr="00927584">
        <w:t xml:space="preserve">The recording period for the </w:t>
      </w:r>
      <w:proofErr w:type="spellStart"/>
      <w:r w:rsidRPr="00927584">
        <w:t>Microlog</w:t>
      </w:r>
      <w:proofErr w:type="spellEnd"/>
      <w:r w:rsidRPr="00927584">
        <w:t xml:space="preserve"> SP3 went from June 2021 to </w:t>
      </w:r>
      <w:r w:rsidR="00ED5059">
        <w:t>April</w:t>
      </w:r>
      <w:r w:rsidR="00ED5059" w:rsidRPr="00927584">
        <w:t xml:space="preserve"> </w:t>
      </w:r>
      <w:r w:rsidRPr="00927584">
        <w:t>202</w:t>
      </w:r>
      <w:r w:rsidR="00ED5059">
        <w:t>4</w:t>
      </w:r>
      <w:r w:rsidRPr="00927584">
        <w:t xml:space="preserve"> (raw data available in GitHub repository)</w:t>
      </w:r>
      <w:r w:rsidR="000A668E">
        <w:t xml:space="preserve">; in </w:t>
      </w:r>
      <w:r w:rsidR="00755D9D">
        <w:t xml:space="preserve">June </w:t>
      </w:r>
      <w:r w:rsidR="000A668E">
        <w:t xml:space="preserve">2022, </w:t>
      </w:r>
      <w:r w:rsidR="0001495D">
        <w:t>two</w:t>
      </w:r>
      <w:r w:rsidR="000A668E">
        <w:t xml:space="preserve"> extra </w:t>
      </w:r>
      <w:proofErr w:type="spellStart"/>
      <w:r w:rsidR="000A668E">
        <w:t>Microlog</w:t>
      </w:r>
      <w:proofErr w:type="spellEnd"/>
      <w:r w:rsidR="000A668E">
        <w:t xml:space="preserve"> SP3 were buried </w:t>
      </w:r>
      <w:r w:rsidR="006678CE">
        <w:t xml:space="preserve">in </w:t>
      </w:r>
      <w:r w:rsidR="006678CE">
        <w:lastRenderedPageBreak/>
        <w:t>each summit to cover spatial microclimatic variation</w:t>
      </w:r>
      <w:r w:rsidR="00755D9D">
        <w:t xml:space="preserve"> in colder and warmer extremes</w:t>
      </w:r>
      <w:r w:rsidR="006678CE">
        <w:t>. W</w:t>
      </w:r>
      <w:r w:rsidR="005E789E">
        <w:t xml:space="preserve">ithin each </w:t>
      </w:r>
      <w:proofErr w:type="spellStart"/>
      <w:r w:rsidR="005E789E">
        <w:t>Microlog</w:t>
      </w:r>
      <w:proofErr w:type="spellEnd"/>
      <w:r w:rsidR="005E789E">
        <w:t xml:space="preserve"> SP3</w:t>
      </w:r>
      <w:r w:rsidR="006678CE">
        <w:t>,</w:t>
      </w:r>
      <w:r w:rsidR="005E789E">
        <w:t xml:space="preserve"> </w:t>
      </w:r>
      <w:r w:rsidR="006678CE">
        <w:t xml:space="preserve">the </w:t>
      </w:r>
      <w:r w:rsidR="005E789E">
        <w:t>gypsum sensor</w:t>
      </w:r>
      <w:r w:rsidR="00B7033B">
        <w:t>s</w:t>
      </w:r>
      <w:r w:rsidR="005E789E">
        <w:t xml:space="preserve"> were</w:t>
      </w:r>
      <w:r w:rsidR="00D47B57">
        <w:t xml:space="preserve"> only separated by 5</w:t>
      </w:r>
      <w:r w:rsidR="008F1AB8">
        <w:t xml:space="preserve"> </w:t>
      </w:r>
      <w:r w:rsidR="00D47B57">
        <w:t>cm, and when checking the data both values were very similar</w:t>
      </w:r>
      <w:r w:rsidR="004D6302">
        <w:t xml:space="preserve">. </w:t>
      </w:r>
      <w:r w:rsidR="00D47B57">
        <w:t xml:space="preserve"> </w:t>
      </w:r>
      <w:r w:rsidR="004D6302">
        <w:t>T</w:t>
      </w:r>
      <w:r w:rsidR="00345D70">
        <w:t>hus,</w:t>
      </w:r>
      <w:r w:rsidR="00D47B57">
        <w:t xml:space="preserve"> we decided to calculate </w:t>
      </w:r>
      <w:r w:rsidR="008F1AB8">
        <w:t xml:space="preserve">a mean WP measurement per each </w:t>
      </w:r>
      <w:proofErr w:type="spellStart"/>
      <w:r w:rsidR="008F1AB8">
        <w:t>Microlog</w:t>
      </w:r>
      <w:proofErr w:type="spellEnd"/>
      <w:r w:rsidR="008F1AB8">
        <w:t xml:space="preserve"> SP3</w:t>
      </w:r>
      <w:r w:rsidR="00B7033B">
        <w:t xml:space="preserve"> logger</w:t>
      </w:r>
      <w:r w:rsidRPr="00927584">
        <w:t>.</w:t>
      </w:r>
      <w:r w:rsidR="00C03B70">
        <w:t xml:space="preserve"> Additionally, to avoid misleading WP measures we focused only on </w:t>
      </w:r>
      <w:r w:rsidR="006B1BA7">
        <w:t xml:space="preserve">the </w:t>
      </w:r>
      <w:r w:rsidR="00C03B70">
        <w:t>growing season period</w:t>
      </w:r>
      <w:r w:rsidR="0001495D">
        <w:t xml:space="preserve"> in 2022 and 2023</w:t>
      </w:r>
      <w:r w:rsidR="00C03B70">
        <w:t xml:space="preserve">, </w:t>
      </w:r>
      <w:r w:rsidR="0001495D">
        <w:t xml:space="preserve">i.e. </w:t>
      </w:r>
      <w:r w:rsidR="00C03B70">
        <w:t xml:space="preserve">from </w:t>
      </w:r>
      <w:r w:rsidR="00B97144">
        <w:t>April to September</w:t>
      </w:r>
      <w:r w:rsidR="00755D9D">
        <w:t>, avoiding periods with</w:t>
      </w:r>
      <w:r w:rsidR="0001495D">
        <w:t xml:space="preserve"> daily m</w:t>
      </w:r>
      <w:r w:rsidR="004D6302">
        <w:t>ea</w:t>
      </w:r>
      <w:r w:rsidR="0001495D">
        <w:t>n temperatures</w:t>
      </w:r>
      <w:r w:rsidR="00755D9D">
        <w:t xml:space="preserve"> below 0 </w:t>
      </w:r>
      <w:r w:rsidR="00E31540" w:rsidRPr="00927584">
        <w:t>°C</w:t>
      </w:r>
      <w:r w:rsidR="00B97144">
        <w:t xml:space="preserve">. </w:t>
      </w:r>
      <w:r w:rsidR="004D6302">
        <w:t>Doing this we avoid the</w:t>
      </w:r>
      <w:r w:rsidR="00B97144">
        <w:t xml:space="preserve"> </w:t>
      </w:r>
      <w:r w:rsidR="004D6302">
        <w:t xml:space="preserve">negative WP values due to frozen soil, </w:t>
      </w:r>
      <w:r w:rsidR="00824B81">
        <w:t>as plants suffer a “physiological drought”</w:t>
      </w:r>
      <w:r w:rsidR="00DB6288">
        <w:t xml:space="preserve"> w</w:t>
      </w:r>
      <w:r w:rsidR="00DB6288" w:rsidRPr="00DB6288">
        <w:t>hich is mostly unrelated to plant growth, seed production and germination</w:t>
      </w:r>
      <w:r w:rsidR="00DB6288">
        <w:t xml:space="preserve">. </w:t>
      </w:r>
      <w:r w:rsidRPr="00927584">
        <w:t>To measure the spatial microenvironmental 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w:t>
      </w:r>
      <w:r w:rsidR="004D6302">
        <w:t xml:space="preserve">l data from 78 plots (one </w:t>
      </w:r>
      <w:proofErr w:type="spellStart"/>
      <w:r w:rsidR="004D6302">
        <w:t>Microl</w:t>
      </w:r>
      <w:r w:rsidRPr="00927584">
        <w:t>og</w:t>
      </w:r>
      <w:proofErr w:type="spellEnd"/>
      <w:r w:rsidRPr="00927584">
        <w:t xml:space="preserve"> SP3 was damaged</w:t>
      </w:r>
      <w:r w:rsidR="00CF6E13">
        <w:t xml:space="preserve"> the first year</w:t>
      </w:r>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 xml:space="preserve">D. </w:t>
      </w:r>
      <w:proofErr w:type="spellStart"/>
      <w:r w:rsidRPr="00927584">
        <w:rPr>
          <w:rFonts w:cstheme="minorHAnsi"/>
          <w:i/>
          <w:iCs/>
        </w:rPr>
        <w:t>langeanus</w:t>
      </w:r>
      <w:proofErr w:type="spellEnd"/>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 xml:space="preserve">D. </w:t>
      </w:r>
      <w:proofErr w:type="spellStart"/>
      <w:r w:rsidRPr="00927584">
        <w:rPr>
          <w:i/>
          <w:iCs/>
        </w:rPr>
        <w:t>langeanus</w:t>
      </w:r>
      <w:proofErr w:type="spellEnd"/>
      <w:r w:rsidRPr="00927584">
        <w:t xml:space="preserve"> was present, local community richness ranged from 3 to 14 species (average of 8 species). The communities with </w:t>
      </w:r>
      <w:r w:rsidRPr="00927584">
        <w:rPr>
          <w:i/>
          <w:iCs/>
        </w:rPr>
        <w:t xml:space="preserve">D. </w:t>
      </w:r>
      <w:proofErr w:type="spellStart"/>
      <w:r w:rsidRPr="00927584">
        <w:rPr>
          <w:i/>
          <w:iCs/>
        </w:rPr>
        <w:t>langeanus</w:t>
      </w:r>
      <w:proofErr w:type="spellEnd"/>
      <w:r w:rsidRPr="00927584">
        <w:t xml:space="preserve"> were dominated by the graminoid hemicryptophytes </w:t>
      </w:r>
      <w:r w:rsidRPr="00927584">
        <w:rPr>
          <w:i/>
        </w:rPr>
        <w:t xml:space="preserve">Festuca </w:t>
      </w:r>
      <w:proofErr w:type="spellStart"/>
      <w:r w:rsidRPr="00927584">
        <w:rPr>
          <w:i/>
        </w:rPr>
        <w:t>summilusitana</w:t>
      </w:r>
      <w:proofErr w:type="spellEnd"/>
      <w:r w:rsidRPr="00927584">
        <w:rPr>
          <w:i/>
        </w:rPr>
        <w:t xml:space="preserve"> </w:t>
      </w:r>
      <w:r w:rsidRPr="00927584">
        <w:rPr>
          <w:iCs/>
        </w:rPr>
        <w:t>Franco and Rocha Afonso</w:t>
      </w:r>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Mey.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Boiss. &amp; Reut. ex </w:t>
      </w:r>
      <w:proofErr w:type="spellStart"/>
      <w:r w:rsidRPr="00927584">
        <w:t>Willk</w:t>
      </w:r>
      <w:proofErr w:type="spellEnd"/>
      <w:r w:rsidRPr="00927584">
        <w:t xml:space="preserve">. Valdés &amp; </w:t>
      </w:r>
      <w:proofErr w:type="spellStart"/>
      <w:r w:rsidRPr="00927584">
        <w:t>H.Scholz</w:t>
      </w:r>
      <w:proofErr w:type="spell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r w:rsidRPr="00927584">
        <w:rPr>
          <w:iCs/>
        </w:rPr>
        <w:t>Boiss</w:t>
      </w:r>
      <w:r w:rsidRPr="00927584">
        <w:rPr>
          <w:rFonts w:cstheme="minorHAnsi"/>
        </w:rPr>
        <w:t>.</w:t>
      </w:r>
      <w:r w:rsidRPr="00927584">
        <w:rPr>
          <w:noProof/>
          <w:lang w:eastAsia="ca-ES"/>
        </w:rPr>
        <w:t xml:space="preserve"> </w:t>
      </w:r>
    </w:p>
    <w:p w14:paraId="6D7F951E" w14:textId="5252708D"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w:t>
      </w:r>
      <w:r w:rsidR="00223E0E">
        <w:rPr>
          <w:rFonts w:cstheme="minorHAnsi"/>
        </w:rPr>
        <w:t xml:space="preserve">can </w:t>
      </w:r>
      <w:r w:rsidRPr="00927584">
        <w:rPr>
          <w:rFonts w:cstheme="minorHAnsi"/>
        </w:rPr>
        <w:t xml:space="preserve">stretched from end of March to </w:t>
      </w:r>
      <w:r w:rsidR="00223E0E">
        <w:rPr>
          <w:rFonts w:cstheme="minorHAnsi"/>
        </w:rPr>
        <w:t>early October</w:t>
      </w:r>
      <w:r w:rsidRPr="00927584">
        <w:rPr>
          <w:rFonts w:cstheme="minorHAnsi"/>
        </w:rPr>
        <w:t xml:space="preserve"> with a mean </w:t>
      </w:r>
      <w:ins w:id="71" w:author="Cuenta Microsoft" w:date="2024-11-27T11:52:00Z">
        <w:r w:rsidR="00223E0E" w:rsidRPr="00927584">
          <w:rPr>
            <w:rFonts w:cstheme="minorHAnsi"/>
          </w:rPr>
          <w:t>annual</w:t>
        </w:r>
      </w:ins>
      <w:r w:rsidRPr="00927584">
        <w:rPr>
          <w:rFonts w:cstheme="minorHAnsi"/>
        </w:rPr>
        <w:t xml:space="preserve">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Heading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t>
      </w:r>
      <w:proofErr w:type="spellStart"/>
      <w:r w:rsidRPr="00927584">
        <w:t>WorldClim</w:t>
      </w:r>
      <w:proofErr w:type="spellEnd"/>
      <w:r w:rsidRPr="00927584">
        <w:t xml:space="preserve"> standard bioclimatic variables (Fick &amp; </w:t>
      </w:r>
      <w:proofErr w:type="spellStart"/>
      <w:r w:rsidRPr="00927584">
        <w:lastRenderedPageBreak/>
        <w:t>Hijmans</w:t>
      </w:r>
      <w:proofErr w:type="spellEnd"/>
      <w:r w:rsidRPr="00927584">
        <w:t xml:space="preserve"> 2017), together with other variables relevant for describing alpine micro topographical gradients</w:t>
      </w:r>
      <w:commentRangeStart w:id="72"/>
      <w:r w:rsidRPr="00927584">
        <w:t xml:space="preserve">.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commentRangeEnd w:id="72"/>
      <w:r w:rsidR="004D6302">
        <w:rPr>
          <w:rStyle w:val="CommentReference"/>
        </w:rPr>
        <w:commentReference w:id="72"/>
      </w:r>
    </w:p>
    <w:p w14:paraId="6D7F9522" w14:textId="75E4D0C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r w:rsidR="002434B5">
        <w:t>6</w:t>
      </w:r>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Heading3"/>
        <w:spacing w:line="360" w:lineRule="auto"/>
        <w:jc w:val="both"/>
      </w:pPr>
      <w:r w:rsidRPr="00927584">
        <w:t>2.4. Seed collection</w:t>
      </w:r>
    </w:p>
    <w:p w14:paraId="6D7F9525" w14:textId="5B8010F8" w:rsidR="00594767" w:rsidRPr="00927584" w:rsidRDefault="00594767" w:rsidP="00594767">
      <w:pPr>
        <w:spacing w:line="360" w:lineRule="auto"/>
        <w:ind w:firstLine="709"/>
        <w:jc w:val="both"/>
      </w:pPr>
      <w:r w:rsidRPr="00927584">
        <w:t xml:space="preserve">We sampled seeds of </w:t>
      </w:r>
      <w:r w:rsidRPr="00927584">
        <w:rPr>
          <w:i/>
          <w:iCs/>
        </w:rPr>
        <w:t xml:space="preserve">D. </w:t>
      </w:r>
      <w:proofErr w:type="spellStart"/>
      <w:r w:rsidRPr="00927584">
        <w:rPr>
          <w:i/>
          <w:iCs/>
        </w:rPr>
        <w:t>langeanus</w:t>
      </w:r>
      <w:proofErr w:type="spellEnd"/>
      <w:r w:rsidRPr="00927584">
        <w:t xml:space="preserve"> from each plot where the species was present (Fig. 2). We collected mature fruits (capsules) at the time of natural dispersal (August 7</w:t>
      </w:r>
      <w:r w:rsidR="004D6302" w:rsidRPr="004D6302">
        <w:rPr>
          <w:vertAlign w:val="superscript"/>
        </w:rPr>
        <w:t>th</w:t>
      </w:r>
      <w:r w:rsidR="004D6302">
        <w:t xml:space="preserve"> </w:t>
      </w:r>
      <w:r w:rsidRPr="00927584">
        <w:t>-</w:t>
      </w:r>
      <w:r>
        <w:t xml:space="preserve"> </w:t>
      </w:r>
      <w:r w:rsidRPr="00927584">
        <w:t>8</w:t>
      </w:r>
      <w:r w:rsidRPr="00927584">
        <w:rPr>
          <w:vertAlign w:val="superscript"/>
        </w:rPr>
        <w:t>th</w:t>
      </w:r>
      <w:r w:rsidRPr="00927584">
        <w:t>, 2023)</w:t>
      </w:r>
      <w:ins w:id="73" w:author="Cuenta Microsoft" w:date="2024-11-25T13:58:00Z">
        <w:r w:rsidR="00573C23">
          <w:t>, indicated by the opening of the capsule from</w:t>
        </w:r>
      </w:ins>
      <w:ins w:id="74" w:author="Cuenta Microsoft" w:date="2024-11-27T11:17:00Z">
        <w:r w:rsidR="000815A8">
          <w:t xml:space="preserve"> which</w:t>
        </w:r>
      </w:ins>
      <w:ins w:id="75" w:author="Cuenta Microsoft" w:date="2024-11-25T13:58:00Z">
        <w:r w:rsidR="00573C23">
          <w:t xml:space="preserve"> seeds </w:t>
        </w:r>
      </w:ins>
      <w:ins w:id="76" w:author="Cuenta Microsoft" w:date="2024-11-27T11:17:00Z">
        <w:r w:rsidR="000815A8">
          <w:t>c</w:t>
        </w:r>
      </w:ins>
      <w:ins w:id="77" w:author="Cuenta Microsoft" w:date="2024-11-27T11:18:00Z">
        <w:r w:rsidR="000815A8">
          <w:t>an be</w:t>
        </w:r>
      </w:ins>
      <w:ins w:id="78" w:author="Cuenta Microsoft" w:date="2024-11-25T13:58:00Z">
        <w:r w:rsidR="00573C23">
          <w:t xml:space="preserve"> easily </w:t>
        </w:r>
      </w:ins>
      <w:ins w:id="79" w:author="Cuenta Microsoft" w:date="2024-11-25T14:04:00Z">
        <w:r w:rsidR="009F0958">
          <w:t>retrieved</w:t>
        </w:r>
      </w:ins>
      <w:r w:rsidRPr="00927584">
        <w:t xml:space="preserve">. In each plot, we sampled at least 20 randomly selected mother plants </w:t>
      </w:r>
      <w:r>
        <w:t>within a 2</w:t>
      </w:r>
      <w:r w:rsidRPr="00927584">
        <w:t xml:space="preserve"> m radius from the datalogger, </w:t>
      </w:r>
      <w:r w:rsidRPr="00927584">
        <w:rPr>
          <w:rFonts w:cstheme="minorHAnsi"/>
        </w:rPr>
        <w:lastRenderedPageBreak/>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 xml:space="preserve">D. </w:t>
      </w:r>
      <w:proofErr w:type="spellStart"/>
      <w:r w:rsidRPr="00927584">
        <w:rPr>
          <w:i/>
        </w:rPr>
        <w:t>langeanus</w:t>
      </w:r>
      <w:proofErr w:type="spellEnd"/>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w:t>
      </w:r>
      <w:r w:rsidR="000815A8">
        <w:rPr>
          <w:rFonts w:cstheme="minorHAnsi"/>
        </w:rPr>
        <w:t>under</w:t>
      </w:r>
      <w:r w:rsidRPr="00927584">
        <w:rPr>
          <w:rFonts w:cstheme="minorHAnsi"/>
        </w:rPr>
        <w:t xml:space="preserve"> room conditions (22 </w:t>
      </w:r>
      <w:r w:rsidRPr="00927584">
        <w:t>°C</w:t>
      </w:r>
      <w:r w:rsidRPr="00927584">
        <w:rPr>
          <w:rFonts w:cstheme="minorHAnsi"/>
        </w:rPr>
        <w:t xml:space="preserve"> and 35 % RH) until the start of the germination experiments</w:t>
      </w:r>
      <w:ins w:id="80" w:author="Cuenta Microsoft" w:date="2024-11-25T13:54:00Z">
        <w:r w:rsidR="00573C23">
          <w:rPr>
            <w:rFonts w:cstheme="minorHAnsi"/>
          </w:rPr>
          <w:t xml:space="preserve">, i.e. </w:t>
        </w:r>
      </w:ins>
      <w:ins w:id="81" w:author="Cuenta Microsoft" w:date="2024-11-25T13:52:00Z">
        <w:r w:rsidR="00573C23">
          <w:rPr>
            <w:rFonts w:cstheme="minorHAnsi"/>
          </w:rPr>
          <w:t xml:space="preserve">after </w:t>
        </w:r>
      </w:ins>
      <w:ins w:id="82" w:author="Cuenta Microsoft" w:date="2024-11-25T13:53:00Z">
        <w:r w:rsidR="00573C23">
          <w:rPr>
            <w:rFonts w:cstheme="minorHAnsi"/>
          </w:rPr>
          <w:t>10 or 45 days depending on the storage treatment</w:t>
        </w:r>
      </w:ins>
      <w:ins w:id="83" w:author="Diana María Cruz Tejada" w:date="2024-11-27T19:22:00Z" w16du:dateUtc="2024-11-27T18:22:00Z">
        <w:r w:rsidR="00793810">
          <w:rPr>
            <w:rFonts w:cstheme="minorHAnsi"/>
          </w:rPr>
          <w:t xml:space="preserve"> (fresh or </w:t>
        </w:r>
        <w:proofErr w:type="spellStart"/>
        <w:r w:rsidR="00793810">
          <w:rPr>
            <w:rFonts w:cstheme="minorHAnsi"/>
          </w:rPr>
          <w:t>afteripened</w:t>
        </w:r>
      </w:ins>
      <w:proofErr w:type="spellEnd"/>
      <w:ins w:id="84" w:author="Diana María Cruz Tejada" w:date="2024-11-27T19:23:00Z" w16du:dateUtc="2024-11-27T18:23:00Z">
        <w:r w:rsidR="00793810">
          <w:rPr>
            <w:rFonts w:cstheme="minorHAnsi"/>
          </w:rPr>
          <w:t>, respectively</w:t>
        </w:r>
      </w:ins>
      <w:ins w:id="85" w:author="Diana María Cruz Tejada" w:date="2024-11-27T19:22:00Z" w16du:dateUtc="2024-11-27T18:22:00Z">
        <w:r w:rsidR="00793810">
          <w:rPr>
            <w:rFonts w:cstheme="minorHAnsi"/>
          </w:rPr>
          <w:t>)</w:t>
        </w:r>
      </w:ins>
      <w:r w:rsidRPr="00927584">
        <w:rPr>
          <w:rFonts w:cstheme="minorHAnsi"/>
        </w:rPr>
        <w:t xml:space="preserve">.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ins w:id="86" w:author="Cuenta Microsoft" w:date="2024-11-25T14:00:00Z">
        <w:r w:rsidR="00573C23">
          <w:t xml:space="preserve"> </w:t>
        </w:r>
      </w:ins>
      <w:ins w:id="87" w:author="Cuenta Microsoft" w:date="2024-11-25T14:01:00Z">
        <w:r w:rsidR="00573C23">
          <w:t xml:space="preserve">Dry seed mass measurements allowed us to </w:t>
        </w:r>
      </w:ins>
      <w:ins w:id="88" w:author="Cuenta Microsoft" w:date="2024-11-25T14:03:00Z">
        <w:r w:rsidR="00573C23">
          <w:t xml:space="preserve">ensure comparability between seed </w:t>
        </w:r>
        <w:proofErr w:type="gramStart"/>
        <w:r w:rsidR="00573C23">
          <w:t>lots</w:t>
        </w:r>
      </w:ins>
      <w:proofErr w:type="gramEnd"/>
      <w:ins w:id="89" w:author="Cuenta Microsoft" w:date="2024-11-25T14:07:00Z">
        <w:r w:rsidR="009F0958">
          <w:t xml:space="preserve"> weight</w:t>
        </w:r>
      </w:ins>
      <w:ins w:id="90" w:author="Cuenta Microsoft" w:date="2024-11-27T11:19:00Z">
        <w:r w:rsidR="000815A8">
          <w:t>s</w:t>
        </w:r>
      </w:ins>
      <w:ins w:id="91" w:author="Cuenta Microsoft" w:date="2024-11-25T14:03:00Z">
        <w:r w:rsidR="00573C23">
          <w:t>,</w:t>
        </w:r>
      </w:ins>
      <w:ins w:id="92" w:author="Cuenta Microsoft" w:date="2024-11-25T14:04:00Z">
        <w:r w:rsidR="00573C23">
          <w:t xml:space="preserve"> </w:t>
        </w:r>
      </w:ins>
      <w:ins w:id="93" w:author="Cuenta Microsoft" w:date="2024-11-25T14:02:00Z">
        <w:del w:id="94" w:author="Diana María Cruz Tejada" w:date="2024-11-27T19:28:00Z" w16du:dateUtc="2024-11-27T18:28:00Z">
          <w:r w:rsidR="0071324D" w:rsidDel="0093661E">
            <w:delText>whose</w:delText>
          </w:r>
        </w:del>
      </w:ins>
      <w:ins w:id="95" w:author="Diana María Cruz Tejada" w:date="2024-11-27T19:28:00Z" w16du:dateUtc="2024-11-27T18:28:00Z">
        <w:r w:rsidR="0093661E">
          <w:t xml:space="preserve">as their </w:t>
        </w:r>
      </w:ins>
      <w:ins w:id="96" w:author="Cuenta Microsoft" w:date="2024-11-25T14:02:00Z">
        <w:del w:id="97" w:author="Diana María Cruz Tejada" w:date="2024-11-27T19:28:00Z" w16du:dateUtc="2024-11-27T18:28:00Z">
          <w:r w:rsidR="0071324D" w:rsidDel="0093661E">
            <w:delText xml:space="preserve"> </w:delText>
          </w:r>
        </w:del>
        <w:r w:rsidR="0071324D">
          <w:t xml:space="preserve">weights </w:t>
        </w:r>
      </w:ins>
      <w:ins w:id="98" w:author="Diana María Cruz Tejada" w:date="2024-11-27T19:29:00Z">
        <w:r w:rsidR="0093661E" w:rsidRPr="0093661E">
          <w:t>are highly influenced</w:t>
        </w:r>
      </w:ins>
      <w:ins w:id="99" w:author="Diana María Cruz Tejada" w:date="2024-11-27T19:29:00Z" w16du:dateUtc="2024-11-27T18:29:00Z">
        <w:r w:rsidR="0093661E">
          <w:t xml:space="preserve"> by </w:t>
        </w:r>
      </w:ins>
      <w:ins w:id="100" w:author="Cuenta Microsoft" w:date="2024-11-25T14:02:00Z">
        <w:del w:id="101" w:author="Diana María Cruz Tejada" w:date="2024-11-27T19:29:00Z" w16du:dateUtc="2024-11-27T18:29:00Z">
          <w:r w:rsidR="00573C23" w:rsidDel="0093661E">
            <w:delText xml:space="preserve">can be very dependent on </w:delText>
          </w:r>
        </w:del>
        <w:r w:rsidR="00573C23">
          <w:t>environment</w:t>
        </w:r>
      </w:ins>
      <w:ins w:id="102" w:author="Cuenta Microsoft" w:date="2024-11-25T14:07:00Z">
        <w:r w:rsidR="009F0958">
          <w:t>al</w:t>
        </w:r>
      </w:ins>
      <w:ins w:id="103" w:author="Cuenta Microsoft" w:date="2024-11-25T14:02:00Z">
        <w:r w:rsidR="00573C23">
          <w:t xml:space="preserve"> relative humidity. </w:t>
        </w:r>
      </w:ins>
    </w:p>
    <w:p w14:paraId="6D7F9526" w14:textId="77777777" w:rsidR="00594767" w:rsidRPr="00927584" w:rsidRDefault="00594767" w:rsidP="00594767">
      <w:pPr>
        <w:pStyle w:val="Heading3"/>
        <w:spacing w:line="360" w:lineRule="auto"/>
        <w:jc w:val="both"/>
      </w:pPr>
      <w:r w:rsidRPr="00927584">
        <w:t>2.5. Germination experiments</w:t>
      </w:r>
    </w:p>
    <w:p w14:paraId="6D7F9527" w14:textId="352891D9"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we expected that fresh</w:t>
      </w:r>
      <w:ins w:id="104" w:author="Diana María Cruz Tejada" w:date="2024-11-27T19:32:00Z" w16du:dateUtc="2024-11-27T18:32:00Z">
        <w:r w:rsidR="00365B0C">
          <w:t xml:space="preserve"> seeds of </w:t>
        </w:r>
      </w:ins>
      <w:del w:id="105" w:author="Diana María Cruz Tejada" w:date="2024-11-27T19:32:00Z" w16du:dateUtc="2024-11-27T18:32:00Z">
        <w:r w:rsidRPr="00927584" w:rsidDel="00365B0C">
          <w:delText xml:space="preserve"> </w:delText>
        </w:r>
      </w:del>
      <w:r w:rsidRPr="00927584">
        <w:rPr>
          <w:i/>
          <w:iCs/>
        </w:rPr>
        <w:t xml:space="preserve">D. </w:t>
      </w:r>
      <w:proofErr w:type="spellStart"/>
      <w:r w:rsidRPr="00927584">
        <w:rPr>
          <w:i/>
          <w:iCs/>
        </w:rPr>
        <w:t>langeanus</w:t>
      </w:r>
      <w:proofErr w:type="spellEnd"/>
      <w:r w:rsidRPr="00927584">
        <w:t xml:space="preserve"> </w:t>
      </w:r>
      <w:del w:id="106" w:author="Diana María Cruz Tejada" w:date="2024-11-27T19:32:00Z" w16du:dateUtc="2024-11-27T18:32:00Z">
        <w:r w:rsidRPr="00927584" w:rsidDel="00365B0C">
          <w:delText>seeds could</w:delText>
        </w:r>
      </w:del>
      <w:ins w:id="107" w:author="Diana María Cruz Tejada" w:date="2024-11-27T19:32:00Z" w16du:dateUtc="2024-11-27T18:32:00Z">
        <w:r w:rsidR="00365B0C">
          <w:t xml:space="preserve">to </w:t>
        </w:r>
      </w:ins>
      <w:del w:id="108" w:author="Diana María Cruz Tejada" w:date="2024-11-27T19:32:00Z" w16du:dateUtc="2024-11-27T18:32:00Z">
        <w:r w:rsidRPr="00927584" w:rsidDel="00365B0C">
          <w:delText xml:space="preserve"> </w:delText>
        </w:r>
      </w:del>
      <w:r w:rsidRPr="00927584">
        <w:t xml:space="preserve">show some degree level of </w:t>
      </w:r>
      <w:ins w:id="109" w:author="Cuenta Microsoft" w:date="2024-11-25T14:12:00Z">
        <w:r w:rsidR="009F0958">
          <w:t xml:space="preserve">non-deep </w:t>
        </w:r>
      </w:ins>
      <w:r w:rsidRPr="00927584">
        <w:t>physiological dormancy and that they could require dry after-ripening to release this dormancy</w:t>
      </w:r>
      <w:ins w:id="110" w:author="Cuenta Microsoft" w:date="2024-11-25T14:12:00Z">
        <w:r w:rsidR="009F0958">
          <w:t xml:space="preserve"> (Baskin et al., 2006)</w:t>
        </w:r>
      </w:ins>
      <w:r w:rsidRPr="00927584">
        <w:t xml:space="preserve">. </w:t>
      </w:r>
      <w:ins w:id="111" w:author="Diana María Cruz Tejada" w:date="2024-11-27T19:39:00Z" w16du:dateUtc="2024-11-27T18:39:00Z">
        <w:r w:rsidR="00AF7711">
          <w:t>M</w:t>
        </w:r>
        <w:r w:rsidR="00AF7711">
          <w:t>imicking field temperatures</w:t>
        </w:r>
        <w:r w:rsidR="00AF7711">
          <w:t xml:space="preserve">, </w:t>
        </w:r>
        <w:commentRangeStart w:id="112"/>
        <w:r w:rsidR="00AF7711">
          <w:t>(Espinosa del Alba et al.</w:t>
        </w:r>
      </w:ins>
      <w:ins w:id="113" w:author="Diana María Cruz Tejada" w:date="2024-11-27T19:40:00Z" w16du:dateUtc="2024-11-27T18:40:00Z">
        <w:r w:rsidR="00D54EF6">
          <w:t xml:space="preserve"> </w:t>
        </w:r>
      </w:ins>
      <w:ins w:id="114" w:author="Diana María Cruz Tejada" w:date="2024-11-27T19:39:00Z" w16du:dateUtc="2024-11-27T18:39:00Z">
        <w:r w:rsidR="00AF7711">
          <w:t>(</w:t>
        </w:r>
        <w:r w:rsidR="00AF7711">
          <w:t>2024</w:t>
        </w:r>
        <w:commentRangeEnd w:id="112"/>
        <w:r w:rsidR="00AF7711">
          <w:rPr>
            <w:rStyle w:val="CommentReference"/>
          </w:rPr>
          <w:commentReference w:id="112"/>
        </w:r>
        <w:r w:rsidR="00AF7711">
          <w:t xml:space="preserve">), </w:t>
        </w:r>
        <w:r w:rsidR="00AF7711">
          <w:t>showed that t</w:t>
        </w:r>
      </w:ins>
      <w:ins w:id="115" w:author="Diana María Cruz Tejada" w:date="2024-11-27T19:37:00Z" w16du:dateUtc="2024-11-27T18:37:00Z">
        <w:r w:rsidR="00AF7711">
          <w:t xml:space="preserve">his </w:t>
        </w:r>
      </w:ins>
      <w:ins w:id="116" w:author="Diana María Cruz Tejada" w:date="2024-11-27T19:38:00Z" w16du:dateUtc="2024-11-27T18:38:00Z">
        <w:r w:rsidR="00AF7711">
          <w:t>species germinated rapidly, generally less than two weeks, to 100% in the first autumn after sowing (September-November) without needing a cold stratification period</w:t>
        </w:r>
      </w:ins>
      <w:del w:id="117" w:author="Diana María Cruz Tejada" w:date="2024-11-27T19:40:00Z" w16du:dateUtc="2024-11-27T18:40:00Z">
        <w:r w:rsidR="001C3FF3" w:rsidDel="00AF7711">
          <w:delText>From a previous germination phenology experiment</w:delText>
        </w:r>
        <w:r w:rsidR="000943E9" w:rsidDel="00AF7711">
          <w:delText>,</w:delText>
        </w:r>
        <w:r w:rsidR="001C3FF3" w:rsidDel="00AF7711">
          <w:delText xml:space="preserve"> </w:delText>
        </w:r>
      </w:del>
      <w:del w:id="118" w:author="Diana María Cruz Tejada" w:date="2024-11-27T19:39:00Z" w16du:dateUtc="2024-11-27T18:39:00Z">
        <w:r w:rsidR="001C3FF3" w:rsidDel="00AF7711">
          <w:delText>mimicking field temperatures</w:delText>
        </w:r>
      </w:del>
      <w:ins w:id="119" w:author="Cuenta Microsoft" w:date="2024-11-25T14:16:00Z">
        <w:del w:id="120" w:author="Diana María Cruz Tejada" w:date="2024-11-27T19:39:00Z" w16du:dateUtc="2024-11-27T18:39:00Z">
          <w:r w:rsidR="00397391" w:rsidDel="00AF7711">
            <w:delText xml:space="preserve"> </w:delText>
          </w:r>
          <w:commentRangeStart w:id="121"/>
          <w:r w:rsidR="00397391" w:rsidDel="00AF7711">
            <w:delText>(Espinosa del Alba et al. 2024</w:delText>
          </w:r>
        </w:del>
      </w:ins>
      <w:commentRangeEnd w:id="121"/>
      <w:del w:id="122" w:author="Diana María Cruz Tejada" w:date="2024-11-27T19:39:00Z" w16du:dateUtc="2024-11-27T18:39:00Z">
        <w:r w:rsidR="00365B0C" w:rsidDel="00AF7711">
          <w:rPr>
            <w:rStyle w:val="CommentReference"/>
          </w:rPr>
          <w:commentReference w:id="121"/>
        </w:r>
      </w:del>
      <w:ins w:id="123" w:author="Cuenta Microsoft" w:date="2024-11-25T14:16:00Z">
        <w:del w:id="124" w:author="Diana María Cruz Tejada" w:date="2024-11-27T19:39:00Z" w16du:dateUtc="2024-11-27T18:39:00Z">
          <w:r w:rsidR="00397391" w:rsidDel="00AF7711">
            <w:delText>)</w:delText>
          </w:r>
        </w:del>
      </w:ins>
      <w:del w:id="125" w:author="Diana María Cruz Tejada" w:date="2024-11-27T19:39:00Z" w16du:dateUtc="2024-11-27T18:39:00Z">
        <w:r w:rsidR="00FC4B35" w:rsidDel="00AF7711">
          <w:delText xml:space="preserve">, </w:delText>
        </w:r>
      </w:del>
      <w:del w:id="126" w:author="Diana María Cruz Tejada" w:date="2024-11-27T19:40:00Z" w16du:dateUtc="2024-11-27T18:40:00Z">
        <w:r w:rsidR="001C3FF3" w:rsidDel="00AF7711">
          <w:delText>we observed that t</w:delText>
        </w:r>
        <w:r w:rsidR="00641575" w:rsidDel="00AF7711">
          <w:delText xml:space="preserve">he focal </w:delText>
        </w:r>
      </w:del>
      <w:del w:id="127" w:author="Diana María Cruz Tejada" w:date="2024-11-27T19:38:00Z" w16du:dateUtc="2024-11-27T18:38:00Z">
        <w:r w:rsidR="00641575" w:rsidDel="00AF7711">
          <w:delText xml:space="preserve">species germinated </w:delText>
        </w:r>
        <w:r w:rsidR="00FD472B" w:rsidDel="00AF7711">
          <w:delText>rapidly</w:delText>
        </w:r>
      </w:del>
      <w:ins w:id="128" w:author="Cuenta Microsoft" w:date="2024-11-25T14:17:00Z">
        <w:del w:id="129" w:author="Diana María Cruz Tejada" w:date="2024-11-27T19:38:00Z" w16du:dateUtc="2024-11-27T18:38:00Z">
          <w:r w:rsidR="00397391" w:rsidDel="00AF7711">
            <w:delText xml:space="preserve">, </w:delText>
          </w:r>
        </w:del>
      </w:ins>
      <w:ins w:id="130" w:author="Cuenta Microsoft" w:date="2024-11-25T14:19:00Z">
        <w:del w:id="131" w:author="Diana María Cruz Tejada" w:date="2024-11-27T19:38:00Z" w16du:dateUtc="2024-11-27T18:38:00Z">
          <w:r w:rsidR="00397391" w:rsidDel="00AF7711">
            <w:delText xml:space="preserve">generally </w:delText>
          </w:r>
        </w:del>
      </w:ins>
      <w:ins w:id="132" w:author="Cuenta Microsoft" w:date="2024-11-25T14:17:00Z">
        <w:del w:id="133" w:author="Diana María Cruz Tejada" w:date="2024-11-27T19:38:00Z" w16du:dateUtc="2024-11-27T18:38:00Z">
          <w:r w:rsidR="00397391" w:rsidDel="00AF7711">
            <w:delText xml:space="preserve">less than </w:delText>
          </w:r>
        </w:del>
      </w:ins>
      <w:ins w:id="134" w:author="Cuenta Microsoft" w:date="2024-11-25T14:19:00Z">
        <w:del w:id="135" w:author="Diana María Cruz Tejada" w:date="2024-11-27T19:38:00Z" w16du:dateUtc="2024-11-27T18:38:00Z">
          <w:r w:rsidR="00397391" w:rsidDel="00AF7711">
            <w:delText>two</w:delText>
          </w:r>
        </w:del>
      </w:ins>
      <w:ins w:id="136" w:author="Cuenta Microsoft" w:date="2024-11-25T14:17:00Z">
        <w:del w:id="137" w:author="Diana María Cruz Tejada" w:date="2024-11-27T19:38:00Z" w16du:dateUtc="2024-11-27T18:38:00Z">
          <w:r w:rsidR="00397391" w:rsidDel="00AF7711">
            <w:delText xml:space="preserve"> week</w:delText>
          </w:r>
        </w:del>
      </w:ins>
      <w:ins w:id="138" w:author="Cuenta Microsoft" w:date="2024-11-25T14:19:00Z">
        <w:del w:id="139" w:author="Diana María Cruz Tejada" w:date="2024-11-27T19:38:00Z" w16du:dateUtc="2024-11-27T18:38:00Z">
          <w:r w:rsidR="00397391" w:rsidDel="00AF7711">
            <w:delText>s</w:delText>
          </w:r>
        </w:del>
      </w:ins>
      <w:ins w:id="140" w:author="Cuenta Microsoft" w:date="2024-11-25T14:17:00Z">
        <w:del w:id="141" w:author="Diana María Cruz Tejada" w:date="2024-11-27T19:38:00Z" w16du:dateUtc="2024-11-27T18:38:00Z">
          <w:r w:rsidR="00397391" w:rsidDel="00AF7711">
            <w:delText>,</w:delText>
          </w:r>
        </w:del>
      </w:ins>
      <w:del w:id="142" w:author="Diana María Cruz Tejada" w:date="2024-11-27T19:38:00Z" w16du:dateUtc="2024-11-27T18:38:00Z">
        <w:r w:rsidR="00FD472B" w:rsidDel="00AF7711">
          <w:delText xml:space="preserve"> </w:delText>
        </w:r>
        <w:r w:rsidR="00641575" w:rsidDel="00AF7711">
          <w:delText>to 100% in the first autumn after sowing (September-November)</w:delText>
        </w:r>
        <w:r w:rsidR="00FD472B" w:rsidDel="00AF7711">
          <w:delText xml:space="preserve"> </w:delText>
        </w:r>
        <w:r w:rsidR="00657A4A" w:rsidDel="00AF7711">
          <w:delText>without</w:delText>
        </w:r>
        <w:r w:rsidR="00FD472B" w:rsidDel="00AF7711">
          <w:delText xml:space="preserve"> </w:delText>
        </w:r>
        <w:r w:rsidR="000943E9" w:rsidDel="00AF7711">
          <w:delText>needing</w:delText>
        </w:r>
        <w:r w:rsidR="00FD472B" w:rsidDel="00AF7711">
          <w:delText xml:space="preserve"> a cold stratification period</w:delText>
        </w:r>
      </w:del>
      <w:ins w:id="143" w:author="Cuenta Microsoft" w:date="2024-11-25T14:19:00Z">
        <w:del w:id="144" w:author="Diana María Cruz Tejada" w:date="2024-11-27T19:38:00Z" w16du:dateUtc="2024-11-27T18:38:00Z">
          <w:r w:rsidR="00397391" w:rsidDel="00AF7711">
            <w:delText xml:space="preserve">, </w:delText>
          </w:r>
        </w:del>
        <w:del w:id="145" w:author="Diana María Cruz Tejada" w:date="2024-11-27T19:40:00Z" w16du:dateUtc="2024-11-27T18:40:00Z">
          <w:r w:rsidR="00397391" w:rsidDel="00AF7711">
            <w:delText>also confirmed by the germination records obtai</w:delText>
          </w:r>
        </w:del>
      </w:ins>
      <w:ins w:id="146" w:author="Cuenta Microsoft" w:date="2024-11-27T11:19:00Z">
        <w:del w:id="147" w:author="Diana María Cruz Tejada" w:date="2024-11-27T19:40:00Z" w16du:dateUtc="2024-11-27T18:40:00Z">
          <w:r w:rsidR="000815A8" w:rsidDel="00AF7711">
            <w:delText>ned</w:delText>
          </w:r>
        </w:del>
      </w:ins>
      <w:ins w:id="148" w:author="Cuenta Microsoft" w:date="2024-11-25T14:19:00Z">
        <w:del w:id="149" w:author="Diana María Cruz Tejada" w:date="2024-11-27T19:40:00Z" w16du:dateUtc="2024-11-27T18:40:00Z">
          <w:r w:rsidR="00397391" w:rsidDel="00AF7711">
            <w:delText xml:space="preserve"> in the control treatment of the present study</w:delText>
          </w:r>
        </w:del>
      </w:ins>
      <w:r w:rsidR="00657A4A">
        <w:t>.</w:t>
      </w:r>
      <w:r w:rsidR="00641575">
        <w:t xml:space="preserve"> </w:t>
      </w:r>
      <w:r w:rsidR="0025072B">
        <w:t xml:space="preserve">Except </w:t>
      </w:r>
      <w:r w:rsidR="00FA617A">
        <w:t>for</w:t>
      </w:r>
      <w:r w:rsidR="0025072B">
        <w:t xml:space="preserve"> this previous phenology experiment</w:t>
      </w:r>
      <w:r w:rsidR="00FA617A">
        <w:t>,</w:t>
      </w:r>
      <w:r w:rsidR="0025072B">
        <w:t xml:space="preserve"> </w:t>
      </w:r>
      <w:r w:rsidR="0025072B" w:rsidRPr="00927584">
        <w:t>no prior information about dormancy alleviation was available for our study species</w:t>
      </w:r>
      <w:r w:rsidR="00FA617A">
        <w:t>.</w:t>
      </w:r>
      <w:r w:rsidR="0025072B" w:rsidRPr="00927584">
        <w:t xml:space="preserve"> </w:t>
      </w:r>
      <w:r w:rsidR="005A25A3">
        <w:t>H</w:t>
      </w:r>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r w:rsidR="00D134DE">
        <w:t xml:space="preserve">seed </w:t>
      </w:r>
      <w:r w:rsidR="00A67A23">
        <w:t>dormancy,</w:t>
      </w:r>
      <w:r w:rsidR="005A25A3">
        <w:t xml:space="preserve"> thus</w:t>
      </w:r>
      <w:del w:id="150" w:author="Cuenta Microsoft" w:date="2024-11-26T14:27:00Z">
        <w:r w:rsidR="005A25A3" w:rsidDel="0072331B">
          <w:delText xml:space="preserve"> </w:delText>
        </w:r>
      </w:del>
      <w:r w:rsidR="00A67A23">
        <w:t xml:space="preserve"> </w:t>
      </w:r>
      <w:r w:rsidRPr="00927584">
        <w:t xml:space="preserve">we repeated the experiments with two seed storage treatments to ensure working with non-dormant but relatively fresh seed lots: </w:t>
      </w:r>
      <w:r w:rsidRPr="00927584">
        <w:rPr>
          <w:rFonts w:cstheme="minorHAnsi"/>
        </w:rPr>
        <w:t>fresh seeds (10 days after collection, hereafter called “fresh”) and after ripened seeds (45 days after collection, hereafter called “after ripened”</w:t>
      </w:r>
      <w:r w:rsidR="00527DA3">
        <w:rPr>
          <w:rFonts w:cstheme="minorHAnsi"/>
        </w:rPr>
        <w:t>, kept at room conditions of 25ºC and 50% RH</w:t>
      </w:r>
      <w:r w:rsidRPr="00927584">
        <w:rPr>
          <w:rFonts w:cstheme="minorHAnsi"/>
        </w:rPr>
        <w:t xml:space="preserve">). For each storage treatment,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29B6BD79" w:rsidR="00594767" w:rsidRPr="00927584" w:rsidRDefault="00594767" w:rsidP="00F96E0F">
      <w:pPr>
        <w:spacing w:line="360" w:lineRule="auto"/>
        <w:ind w:firstLine="709"/>
        <w:jc w:val="both"/>
      </w:pPr>
      <w:r w:rsidRPr="00927584">
        <w:rPr>
          <w:rFonts w:cstheme="minorHAnsi"/>
        </w:rPr>
        <w:lastRenderedPageBreak/>
        <w:t xml:space="preserve">To test the seed germination responses to water stress, we performed laboratory experiments using polyethylene glycol (PEG, an inert water-binding polymer) solutions to simulate different water potential </w:t>
      </w:r>
      <w:r w:rsidR="00F96E0F">
        <w:rPr>
          <w:rFonts w:cstheme="minorHAnsi"/>
        </w:rPr>
        <w:t>conditions</w:t>
      </w:r>
      <w:r w:rsidRPr="00927584">
        <w:rPr>
          <w:rFonts w:cstheme="minorHAnsi"/>
        </w:rPr>
        <w:t xml:space="preserve">.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w:t>
      </w:r>
      <w:ins w:id="151" w:author="Cuenta Microsoft" w:date="2024-11-25T14:22:00Z">
        <w:r w:rsidR="00397391">
          <w:t xml:space="preserve">Petri </w:t>
        </w:r>
      </w:ins>
      <w:r w:rsidRPr="00927584">
        <w:t>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each </w:t>
      </w:r>
      <w:ins w:id="152" w:author="Cuenta Microsoft" w:date="2024-11-25T14:23:00Z">
        <w:r w:rsidR="00397391">
          <w:t xml:space="preserve">Petri </w:t>
        </w:r>
      </w:ins>
      <w:r w:rsidRPr="00927584">
        <w:t xml:space="preserve">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r w:rsidR="00976A4C">
        <w:t xml:space="preserve"> </w:t>
      </w:r>
      <w:r w:rsidR="0005408A">
        <w:t>No condensation was noticeable during the experiment due to the daily</w:t>
      </w:r>
      <w:r w:rsidR="00BF7BE2">
        <w:t xml:space="preserve"> checks, </w:t>
      </w:r>
      <w:r w:rsidR="00282B8E">
        <w:t xml:space="preserve">and each </w:t>
      </w:r>
      <w:ins w:id="153" w:author="Cuenta Microsoft" w:date="2024-11-25T14:23:00Z">
        <w:r w:rsidR="00397391">
          <w:t>P</w:t>
        </w:r>
      </w:ins>
      <w:r w:rsidR="00282B8E">
        <w:t xml:space="preserve">etri dish was </w:t>
      </w:r>
      <w:ins w:id="154" w:author="Cuenta Microsoft" w:date="2024-11-25T14:25:00Z">
        <w:r w:rsidR="000662BC">
          <w:t xml:space="preserve">only </w:t>
        </w:r>
      </w:ins>
      <w:r w:rsidR="00282B8E">
        <w:t>open</w:t>
      </w:r>
      <w:ins w:id="155" w:author="Cuenta Microsoft" w:date="2024-11-27T11:20:00Z">
        <w:r w:rsidR="000815A8">
          <w:t>ed</w:t>
        </w:r>
      </w:ins>
      <w:r w:rsidR="00282B8E">
        <w:t xml:space="preserve"> for </w:t>
      </w:r>
      <w:ins w:id="156" w:author="Cuenta Microsoft" w:date="2024-11-25T14:26:00Z">
        <w:r w:rsidR="000662BC">
          <w:t>30</w:t>
        </w:r>
      </w:ins>
      <w:r w:rsidR="00282B8E">
        <w:t xml:space="preserve"> seconds a day</w:t>
      </w:r>
      <w:r w:rsidR="009A7345">
        <w:t xml:space="preserve">. </w:t>
      </w:r>
    </w:p>
    <w:p w14:paraId="28D01265" w14:textId="05AC5EBE" w:rsidR="00752473" w:rsidRPr="00014F4E" w:rsidRDefault="00594767" w:rsidP="00014F4E">
      <w:pPr>
        <w:spacing w:line="360" w:lineRule="auto"/>
        <w:ind w:firstLine="709"/>
        <w:jc w:val="both"/>
      </w:pPr>
      <w:r w:rsidRPr="00927584">
        <w:t xml:space="preserve">Seeds were incubated </w:t>
      </w:r>
      <w:r w:rsidRPr="00927584">
        <w:rPr>
          <w:rFonts w:cstheme="minorHAnsi"/>
        </w:rPr>
        <w:t xml:space="preserve">in conditions simulating </w:t>
      </w:r>
      <w:ins w:id="157" w:author="Cuenta Microsoft" w:date="2024-11-25T14:38:00Z">
        <w:r w:rsidR="00247A77">
          <w:rPr>
            <w:rFonts w:cstheme="minorHAnsi"/>
          </w:rPr>
          <w:t xml:space="preserve">average </w:t>
        </w:r>
      </w:ins>
      <w:ins w:id="158" w:author="Cuenta Microsoft" w:date="2024-11-25T14:35:00Z">
        <w:r w:rsidR="00247A77">
          <w:rPr>
            <w:rFonts w:cstheme="minorHAnsi"/>
          </w:rPr>
          <w:t>end of</w:t>
        </w:r>
        <w:r w:rsidR="00247A77" w:rsidRPr="00927584">
          <w:rPr>
            <w:rFonts w:cstheme="minorHAnsi"/>
          </w:rPr>
          <w:t xml:space="preserve"> </w:t>
        </w:r>
      </w:ins>
      <w:r w:rsidRPr="00927584">
        <w:rPr>
          <w:rFonts w:cstheme="minorHAnsi"/>
        </w:rPr>
        <w:t>summer</w:t>
      </w:r>
      <w:ins w:id="159" w:author="Cuenta Microsoft" w:date="2024-11-25T14:35:00Z">
        <w:r w:rsidR="00247A77">
          <w:rPr>
            <w:rFonts w:cstheme="minorHAnsi"/>
          </w:rPr>
          <w:t xml:space="preserve"> (last </w:t>
        </w:r>
      </w:ins>
      <w:ins w:id="160" w:author="Cuenta Microsoft" w:date="2024-11-25T14:36:00Z">
        <w:r w:rsidR="00247A77">
          <w:rPr>
            <w:rFonts w:cstheme="minorHAnsi"/>
          </w:rPr>
          <w:t xml:space="preserve">two </w:t>
        </w:r>
      </w:ins>
      <w:ins w:id="161" w:author="Cuenta Microsoft" w:date="2024-11-25T14:35:00Z">
        <w:r w:rsidR="00247A77">
          <w:rPr>
            <w:rFonts w:cstheme="minorHAnsi"/>
          </w:rPr>
          <w:t>week</w:t>
        </w:r>
      </w:ins>
      <w:ins w:id="162" w:author="Cuenta Microsoft" w:date="2024-11-25T14:36:00Z">
        <w:r w:rsidR="00247A77">
          <w:rPr>
            <w:rFonts w:cstheme="minorHAnsi"/>
          </w:rPr>
          <w:t>s</w:t>
        </w:r>
      </w:ins>
      <w:ins w:id="163" w:author="Cuenta Microsoft" w:date="2024-11-25T14:35:00Z">
        <w:r w:rsidR="00247A77">
          <w:rPr>
            <w:rFonts w:cstheme="minorHAnsi"/>
          </w:rPr>
          <w:t xml:space="preserve"> of August/first couple of weeks of September)</w:t>
        </w:r>
      </w:ins>
      <w:r w:rsidRPr="00927584">
        <w:rPr>
          <w:rFonts w:cstheme="minorHAnsi"/>
        </w:rPr>
        <w:t xml:space="preserve"> </w:t>
      </w:r>
      <w:ins w:id="164" w:author="Cuenta Microsoft" w:date="2024-11-25T14:38:00Z">
        <w:r w:rsidR="00247A77">
          <w:rPr>
            <w:rFonts w:cstheme="minorHAnsi"/>
          </w:rPr>
          <w:t>temperatures</w:t>
        </w:r>
      </w:ins>
      <w:r w:rsidRPr="00927584">
        <w:rPr>
          <w:rFonts w:cstheme="minorHAnsi"/>
        </w:rPr>
        <w:t xml:space="preserve"> in the field when germination has been described to happen in a previous</w:t>
      </w:r>
      <w:ins w:id="165" w:author="Cuenta Microsoft" w:date="2024-11-25T14:38:00Z">
        <w:r w:rsidR="00247A77">
          <w:rPr>
            <w:rFonts w:cstheme="minorHAnsi"/>
          </w:rPr>
          <w:t xml:space="preserve"> </w:t>
        </w:r>
      </w:ins>
      <w:r w:rsidRPr="00927584">
        <w:rPr>
          <w:rFonts w:cstheme="minorHAnsi"/>
        </w:rPr>
        <w:t>experiment</w:t>
      </w:r>
      <w:ins w:id="166" w:author="Cuenta Microsoft" w:date="2024-11-25T14:38:00Z">
        <w:r w:rsidR="00247A77">
          <w:rPr>
            <w:rFonts w:cstheme="minorHAnsi"/>
          </w:rPr>
          <w:t>s</w:t>
        </w:r>
      </w:ins>
      <w:r w:rsidRPr="00927584">
        <w:rPr>
          <w:rFonts w:cstheme="minorHAnsi"/>
        </w:rPr>
        <w:t xml:space="preserve"> (</w:t>
      </w:r>
      <w:ins w:id="167" w:author="Cuenta Microsoft" w:date="2024-11-25T14:36:00Z">
        <w:r w:rsidR="00247A77">
          <w:rPr>
            <w:rFonts w:cstheme="minorHAnsi"/>
          </w:rPr>
          <w:t>Espinosa del Alba et al, 2024</w:t>
        </w:r>
      </w:ins>
      <w:r w:rsidRPr="00927584">
        <w:rPr>
          <w:rFonts w:cstheme="minorHAnsi"/>
        </w:rPr>
        <w:t>):</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w:t>
      </w:r>
      <w:proofErr w:type="spellStart"/>
      <w:r w:rsidRPr="00927584">
        <w:rPr>
          <w:rFonts w:cstheme="minorHAnsi"/>
        </w:rPr>
        <w:t>Aralab</w:t>
      </w:r>
      <w:proofErr w:type="spellEnd"/>
      <w:r w:rsidRPr="00927584">
        <w:rPr>
          <w:rFonts w:cstheme="minorHAnsi"/>
        </w:rPr>
        <w:t xml:space="preserve"> climatic chamber </w:t>
      </w:r>
      <w:proofErr w:type="spellStart"/>
      <w:r w:rsidRPr="00927584">
        <w:rPr>
          <w:rFonts w:cstheme="minorHAnsi"/>
        </w:rPr>
        <w:t>Fitoclima</w:t>
      </w:r>
      <w:proofErr w:type="spellEnd"/>
      <w:r w:rsidRPr="00927584">
        <w:rPr>
          <w:rFonts w:cstheme="minorHAnsi"/>
        </w:rPr>
        <w:t xml:space="preserve">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ins w:id="168" w:author="Cuenta Microsoft" w:date="2024-11-25T14:44:00Z">
        <w:r w:rsidR="00247A77">
          <w:t>, that might not germinate due to deeper levels of dormancy</w:t>
        </w:r>
        <w:r w:rsidR="00A003C5">
          <w:t xml:space="preserve"> that could not be alleviated</w:t>
        </w:r>
      </w:ins>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 xml:space="preserve">D. </w:t>
      </w:r>
      <w:proofErr w:type="spellStart"/>
      <w:r w:rsidRPr="00927584">
        <w:rPr>
          <w:i/>
          <w:iCs/>
        </w:rPr>
        <w:t>langeanus</w:t>
      </w:r>
      <w:proofErr w:type="spellEnd"/>
      <w:r w:rsidRPr="00927584">
        <w:t xml:space="preserve"> seeds were used in this study (raw data is available in </w:t>
      </w:r>
      <w:r w:rsidR="000815A8">
        <w:t xml:space="preserve">the </w:t>
      </w:r>
      <w:r w:rsidRPr="00927584">
        <w:t xml:space="preserve">GitHub repository).  </w:t>
      </w:r>
    </w:p>
    <w:p w14:paraId="6D7F952A" w14:textId="77777777" w:rsidR="00594767" w:rsidRPr="00927584" w:rsidRDefault="00594767" w:rsidP="00594767">
      <w:pPr>
        <w:pStyle w:val="Heading3"/>
        <w:spacing w:line="360" w:lineRule="auto"/>
        <w:jc w:val="both"/>
      </w:pPr>
      <w:r w:rsidRPr="00927584">
        <w:lastRenderedPageBreak/>
        <w:t>2.6. Data analysis</w:t>
      </w:r>
    </w:p>
    <w:p w14:paraId="6D7F952B" w14:textId="1D1CC897" w:rsidR="00594767" w:rsidRPr="00927584" w:rsidRDefault="00594767" w:rsidP="00594767">
      <w:pPr>
        <w:pStyle w:val="Heading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3BDA1C02" w:rsidR="00594767" w:rsidRPr="00927584" w:rsidRDefault="00594767" w:rsidP="00594767">
      <w:pPr>
        <w:pStyle w:val="Heading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r w:rsidR="00C30CAA">
        <w:rPr>
          <w:rFonts w:asciiTheme="minorHAnsi" w:eastAsiaTheme="minorHAnsi" w:hAnsiTheme="minorHAnsi" w:cstheme="minorHAnsi"/>
          <w:color w:val="auto"/>
          <w:sz w:val="22"/>
          <w:szCs w:val="22"/>
        </w:rPr>
        <w:t xml:space="preserve"> (2 storage treatments: fresh and after-ripened seeds</w:t>
      </w:r>
      <w:r w:rsidR="00786321">
        <w:rPr>
          <w:rFonts w:asciiTheme="minorHAnsi" w:eastAsiaTheme="minorHAnsi" w:hAnsiTheme="minorHAnsi" w:cstheme="minorHAnsi"/>
          <w:color w:val="auto"/>
          <w:sz w:val="22"/>
          <w:szCs w:val="22"/>
        </w:rPr>
        <w:t>)</w:t>
      </w:r>
      <w:r w:rsidRPr="00927584">
        <w:rPr>
          <w:rFonts w:asciiTheme="minorHAnsi" w:eastAsiaTheme="minorHAnsi" w:hAnsiTheme="minorHAnsi" w:cstheme="minorHAnsi"/>
          <w:color w:val="auto"/>
          <w:sz w:val="22"/>
          <w:szCs w:val="22"/>
        </w:rPr>
        <w:t xml:space="preserve"> and water potential</w:t>
      </w:r>
      <w:r w:rsidR="00786321">
        <w:rPr>
          <w:rFonts w:asciiTheme="minorHAnsi" w:eastAsiaTheme="minorHAnsi" w:hAnsiTheme="minorHAnsi" w:cstheme="minorHAnsi"/>
          <w:color w:val="auto"/>
          <w:sz w:val="22"/>
          <w:szCs w:val="22"/>
        </w:rPr>
        <w:t xml:space="preserve"> (7 water potential levels)</w:t>
      </w:r>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r w:rsidRPr="00927584">
        <w:rPr>
          <w:rFonts w:asciiTheme="minorHAnsi" w:eastAsiaTheme="minorHAnsi" w:hAnsiTheme="minorHAnsi" w:cstheme="minorHAnsi"/>
          <w:color w:val="auto"/>
          <w:sz w:val="22"/>
          <w:szCs w:val="22"/>
        </w:rPr>
        <w:t>Explanatory fixed factors were the storage and water potential treatments</w:t>
      </w:r>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r w:rsidR="00D33398">
        <w:rPr>
          <w:rFonts w:asciiTheme="minorHAnsi" w:eastAsiaTheme="minorHAnsi" w:hAnsiTheme="minorHAnsi" w:cstheme="minorHAnsi"/>
          <w:color w:val="auto"/>
          <w:sz w:val="22"/>
          <w:szCs w:val="22"/>
        </w:rPr>
        <w:t xml:space="preserve"> </w:t>
      </w:r>
      <w:r w:rsidR="00CF2F1D" w:rsidRPr="00CF2F1D">
        <w:rPr>
          <w:rFonts w:asciiTheme="minorHAnsi" w:eastAsiaTheme="minorHAnsi" w:hAnsiTheme="minorHAnsi" w:cstheme="minorHAnsi"/>
          <w:color w:val="auto"/>
          <w:sz w:val="22"/>
          <w:szCs w:val="22"/>
        </w:rPr>
        <w:t>Analys</w:t>
      </w:r>
      <w:r w:rsidR="001D0FBB">
        <w:rPr>
          <w:rFonts w:asciiTheme="minorHAnsi" w:eastAsiaTheme="minorHAnsi" w:hAnsiTheme="minorHAnsi" w:cstheme="minorHAnsi"/>
          <w:color w:val="auto"/>
          <w:sz w:val="22"/>
          <w:szCs w:val="22"/>
        </w:rPr>
        <w:t>e</w:t>
      </w:r>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r w:rsidR="00CF2F1D" w:rsidRPr="00CF2F1D">
        <w:rPr>
          <w:rFonts w:asciiTheme="minorHAnsi" w:eastAsiaTheme="minorHAnsi" w:hAnsiTheme="minorHAnsi" w:cstheme="minorHAnsi"/>
          <w:color w:val="auto"/>
          <w:sz w:val="22"/>
          <w:szCs w:val="22"/>
        </w:rPr>
        <w:t xml:space="preserve">able </w:t>
      </w:r>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r w:rsidR="00CF2F1D" w:rsidRPr="00CF2F1D">
        <w:rPr>
          <w:rFonts w:asciiTheme="minorHAnsi" w:eastAsiaTheme="minorHAnsi" w:hAnsiTheme="minorHAnsi" w:cstheme="minorHAnsi"/>
          <w:color w:val="auto"/>
          <w:sz w:val="22"/>
          <w:szCs w:val="22"/>
        </w:rPr>
        <w:t>.</w:t>
      </w:r>
      <w:ins w:id="169" w:author="Cuenta Microsoft" w:date="2024-11-26T14:28:00Z">
        <w:r w:rsidR="0072331B">
          <w:rPr>
            <w:rFonts w:asciiTheme="minorHAnsi" w:eastAsiaTheme="minorHAnsi" w:hAnsiTheme="minorHAnsi" w:cstheme="minorHAnsi"/>
            <w:color w:val="auto"/>
            <w:sz w:val="22"/>
            <w:szCs w:val="22"/>
          </w:rPr>
          <w:t xml:space="preserve"> Additionally, we also measured the Mean Germination Time (MGT) for both storage treatments at</w:t>
        </w:r>
      </w:ins>
      <w:ins w:id="170" w:author="Cuenta Microsoft" w:date="2024-11-27T09:17:00Z">
        <w:r w:rsidR="005559C6">
          <w:rPr>
            <w:rFonts w:asciiTheme="minorHAnsi" w:eastAsiaTheme="minorHAnsi" w:hAnsiTheme="minorHAnsi" w:cstheme="minorHAnsi"/>
            <w:color w:val="auto"/>
            <w:sz w:val="22"/>
            <w:szCs w:val="22"/>
          </w:rPr>
          <w:t xml:space="preserve"> 0 </w:t>
        </w:r>
        <w:proofErr w:type="spellStart"/>
        <w:r w:rsidR="005559C6">
          <w:rPr>
            <w:rFonts w:asciiTheme="minorHAnsi" w:eastAsiaTheme="minorHAnsi" w:hAnsiTheme="minorHAnsi" w:cstheme="minorHAnsi"/>
            <w:color w:val="auto"/>
            <w:sz w:val="22"/>
            <w:szCs w:val="22"/>
          </w:rPr>
          <w:t>Mpa</w:t>
        </w:r>
        <w:proofErr w:type="spellEnd"/>
        <w:r w:rsidR="005559C6">
          <w:rPr>
            <w:rFonts w:asciiTheme="minorHAnsi" w:eastAsiaTheme="minorHAnsi" w:hAnsiTheme="minorHAnsi" w:cstheme="minorHAnsi"/>
            <w:color w:val="auto"/>
            <w:sz w:val="22"/>
            <w:szCs w:val="22"/>
          </w:rPr>
          <w:t xml:space="preserve"> (Control)</w:t>
        </w:r>
      </w:ins>
      <w:ins w:id="171" w:author="Cuenta Microsoft" w:date="2024-11-26T14:28:00Z">
        <w:r w:rsidR="0072331B">
          <w:rPr>
            <w:rFonts w:asciiTheme="minorHAnsi" w:eastAsiaTheme="minorHAnsi" w:hAnsiTheme="minorHAnsi" w:cstheme="minorHAnsi"/>
            <w:color w:val="auto"/>
            <w:sz w:val="22"/>
            <w:szCs w:val="22"/>
          </w:rPr>
          <w:t xml:space="preserve">. </w:t>
        </w:r>
      </w:ins>
      <w:ins w:id="172" w:author="Cuenta Microsoft" w:date="2024-11-26T14:29:00Z">
        <w:r w:rsidR="0072331B">
          <w:rPr>
            <w:rFonts w:asciiTheme="minorHAnsi" w:eastAsiaTheme="minorHAnsi" w:hAnsiTheme="minorHAnsi" w:cstheme="minorHAnsi"/>
            <w:color w:val="auto"/>
            <w:sz w:val="22"/>
            <w:szCs w:val="22"/>
          </w:rPr>
          <w:t xml:space="preserve">We used </w:t>
        </w:r>
      </w:ins>
      <w:ins w:id="173" w:author="Cuenta Microsoft" w:date="2024-11-27T11:23:00Z">
        <w:r w:rsidR="000815A8">
          <w:rPr>
            <w:rFonts w:asciiTheme="minorHAnsi" w:eastAsiaTheme="minorHAnsi" w:hAnsiTheme="minorHAnsi" w:cstheme="minorHAnsi"/>
            <w:color w:val="auto"/>
            <w:sz w:val="22"/>
            <w:szCs w:val="22"/>
          </w:rPr>
          <w:t xml:space="preserve">the </w:t>
        </w:r>
      </w:ins>
      <w:proofErr w:type="spellStart"/>
      <w:ins w:id="174" w:author="Cuenta Microsoft" w:date="2024-11-26T14:29:00Z">
        <w:r w:rsidR="0072331B">
          <w:rPr>
            <w:rFonts w:asciiTheme="minorHAnsi" w:eastAsiaTheme="minorHAnsi" w:hAnsiTheme="minorHAnsi" w:cstheme="minorHAnsi"/>
            <w:color w:val="auto"/>
            <w:sz w:val="22"/>
            <w:szCs w:val="22"/>
          </w:rPr>
          <w:t>GerminaR</w:t>
        </w:r>
        <w:proofErr w:type="spellEnd"/>
        <w:r w:rsidR="0072331B">
          <w:rPr>
            <w:rFonts w:asciiTheme="minorHAnsi" w:eastAsiaTheme="minorHAnsi" w:hAnsiTheme="minorHAnsi" w:cstheme="minorHAnsi"/>
            <w:color w:val="auto"/>
            <w:sz w:val="22"/>
            <w:szCs w:val="22"/>
          </w:rPr>
          <w:t xml:space="preserve"> package (Lozano-Isla </w:t>
        </w:r>
        <w:r w:rsidR="0072331B" w:rsidRPr="0072331B">
          <w:rPr>
            <w:rFonts w:asciiTheme="minorHAnsi" w:eastAsiaTheme="minorHAnsi" w:hAnsiTheme="minorHAnsi" w:cstheme="minorHAnsi"/>
            <w:i/>
            <w:color w:val="auto"/>
            <w:sz w:val="22"/>
            <w:szCs w:val="22"/>
          </w:rPr>
          <w:t>et al.,</w:t>
        </w:r>
        <w:r w:rsidR="0072331B">
          <w:rPr>
            <w:rFonts w:asciiTheme="minorHAnsi" w:eastAsiaTheme="minorHAnsi" w:hAnsiTheme="minorHAnsi" w:cstheme="minorHAnsi"/>
            <w:color w:val="auto"/>
            <w:sz w:val="22"/>
            <w:szCs w:val="22"/>
          </w:rPr>
          <w:t xml:space="preserve"> 2019) and </w:t>
        </w:r>
      </w:ins>
      <w:ins w:id="175" w:author="Cuenta Microsoft" w:date="2024-11-26T14:30:00Z">
        <w:r w:rsidR="0072331B">
          <w:rPr>
            <w:rFonts w:asciiTheme="minorHAnsi" w:eastAsiaTheme="minorHAnsi" w:hAnsiTheme="minorHAnsi" w:cstheme="minorHAnsi"/>
            <w:color w:val="auto"/>
            <w:sz w:val="22"/>
            <w:szCs w:val="22"/>
          </w:rPr>
          <w:t xml:space="preserve">tested the differences with </w:t>
        </w:r>
      </w:ins>
      <w:ins w:id="176" w:author="Cuenta Microsoft" w:date="2024-11-26T14:31:00Z">
        <w:r w:rsidR="0072331B">
          <w:rPr>
            <w:rFonts w:asciiTheme="minorHAnsi" w:eastAsiaTheme="minorHAnsi" w:hAnsiTheme="minorHAnsi" w:cstheme="minorHAnsi"/>
            <w:color w:val="auto"/>
            <w:sz w:val="22"/>
            <w:szCs w:val="22"/>
          </w:rPr>
          <w:t xml:space="preserve">generalized linear models. </w:t>
        </w:r>
      </w:ins>
    </w:p>
    <w:p w14:paraId="65B415A9" w14:textId="5B5A05DE" w:rsidR="00557154" w:rsidRDefault="00594767" w:rsidP="007B4A9B">
      <w:pPr>
        <w:spacing w:line="360" w:lineRule="auto"/>
        <w:ind w:firstLine="709"/>
        <w:jc w:val="both"/>
        <w:rPr>
          <w:rFonts w:cstheme="minorHAnsi"/>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002C4A59">
        <w:rPr>
          <w:rFonts w:cstheme="minorHAnsi"/>
        </w:rPr>
        <w:t xml:space="preserve">Bradford’s </w:t>
      </w:r>
      <w:r w:rsidRPr="00927584">
        <w:t>hydro-time</w:t>
      </w:r>
      <w:r w:rsidRPr="00927584">
        <w:rPr>
          <w:rFonts w:cstheme="minorHAnsi"/>
        </w:rPr>
        <w:t xml:space="preserve"> models </w:t>
      </w:r>
      <w:r w:rsidR="002C4A59">
        <w:rPr>
          <w:rFonts w:cstheme="minorHAnsi"/>
        </w:rPr>
        <w:fldChar w:fldCharType="begin" w:fldLock="1"/>
      </w:r>
      <w:r w:rsidR="002C4A5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2C4A59">
        <w:rPr>
          <w:rFonts w:cstheme="minorHAnsi"/>
        </w:rPr>
        <w:fldChar w:fldCharType="separate"/>
      </w:r>
      <w:r w:rsidR="002C4A59" w:rsidRPr="00BD51F9">
        <w:rPr>
          <w:rFonts w:cstheme="minorHAnsi"/>
          <w:noProof/>
        </w:rPr>
        <w:t>(Bradford, 1990)</w:t>
      </w:r>
      <w:r w:rsidR="002C4A59">
        <w:rPr>
          <w:rFonts w:cstheme="minorHAnsi"/>
        </w:rPr>
        <w:fldChar w:fldCharType="end"/>
      </w:r>
      <w:r w:rsidR="002C4A59">
        <w:rPr>
          <w:rFonts w:cstheme="minorHAnsi"/>
        </w:rPr>
        <w:t xml:space="preserve"> </w:t>
      </w:r>
      <w:r w:rsidRPr="00927584">
        <w:rPr>
          <w:rFonts w:cstheme="minorHAnsi"/>
        </w:rPr>
        <w:t xml:space="preserve">with the </w:t>
      </w:r>
      <w:proofErr w:type="spellStart"/>
      <w:r w:rsidRPr="00927584">
        <w:rPr>
          <w:rFonts w:cstheme="minorHAnsi"/>
        </w:rPr>
        <w:t>seedr</w:t>
      </w:r>
      <w:proofErr w:type="spellEnd"/>
      <w:r w:rsidRPr="00927584">
        <w:rPr>
          <w:rFonts w:cstheme="minorHAnsi"/>
        </w:rPr>
        <w:t xml:space="preserve"> package</w:t>
      </w:r>
      <w:r w:rsidR="007B4A9B">
        <w:rPr>
          <w:rFonts w:cstheme="minorHAnsi"/>
        </w:rPr>
        <w:t xml:space="preserve">. </w:t>
      </w:r>
      <w:r w:rsidRPr="00927584">
        <w:rPr>
          <w:rFonts w:cstheme="minorHAnsi"/>
        </w:rPr>
        <w:t>For each subpopulation</w:t>
      </w:r>
      <w:r w:rsidR="00D07745" w:rsidRPr="00927584">
        <w:rPr>
          <w:rFonts w:cstheme="minorHAnsi"/>
        </w:rPr>
        <w:t>, the</w:t>
      </w:r>
      <w:r w:rsidR="00A8553F">
        <w:rPr>
          <w:rFonts w:cstheme="minorHAnsi"/>
        </w:rPr>
        <w:t xml:space="preserve"> </w:t>
      </w:r>
      <w:proofErr w:type="spellStart"/>
      <w:r w:rsidR="00775388">
        <w:rPr>
          <w:rFonts w:cstheme="minorHAnsi"/>
        </w:rPr>
        <w:t>seedr</w:t>
      </w:r>
      <w:proofErr w:type="spellEnd"/>
      <w:r w:rsidR="00775388">
        <w:rPr>
          <w:rFonts w:cstheme="minorHAnsi"/>
        </w:rPr>
        <w:t xml:space="preserve"> package </w:t>
      </w:r>
      <w:r w:rsidRPr="00927584">
        <w:rPr>
          <w:rFonts w:cstheme="minorHAnsi"/>
        </w:rPr>
        <w:t xml:space="preserve">returned the </w:t>
      </w:r>
      <w:r w:rsidR="00775388">
        <w:rPr>
          <w:rFonts w:cstheme="minorHAnsi"/>
        </w:rPr>
        <w:t xml:space="preserve">estimate </w:t>
      </w:r>
      <w:r w:rsidR="00A8553F">
        <w:rPr>
          <w:rFonts w:cstheme="minorHAnsi"/>
        </w:rPr>
        <w:t>of</w:t>
      </w:r>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r w:rsidR="006D46B1">
        <w:rPr>
          <w:rFonts w:cstheme="minorHAnsi"/>
        </w:rPr>
        <w:t>percentile</w:t>
      </w:r>
      <w:r w:rsidRPr="00927584">
        <w:rPr>
          <w:rFonts w:cstheme="minorHAnsi"/>
        </w:rPr>
        <w:t xml:space="preserve">, i.e. the </w:t>
      </w:r>
      <w:r w:rsidR="006D46B1" w:rsidRPr="00927584">
        <w:rPr>
          <w:rFonts w:cstheme="minorHAnsi"/>
        </w:rPr>
        <w:t>lowe</w:t>
      </w:r>
      <w:r w:rsidR="006D46B1">
        <w:rPr>
          <w:rFonts w:cstheme="minorHAnsi"/>
        </w:rPr>
        <w:t>st</w:t>
      </w:r>
      <w:r w:rsidR="006D46B1" w:rsidRPr="00927584">
        <w:rPr>
          <w:rFonts w:cstheme="minorHAnsi"/>
        </w:rPr>
        <w:t xml:space="preserve"> </w:t>
      </w:r>
      <w:r w:rsidRPr="00927584">
        <w:rPr>
          <w:rFonts w:cstheme="minorHAnsi"/>
        </w:rPr>
        <w:t xml:space="preserve">water potential beyond which germination </w:t>
      </w:r>
      <w:r w:rsidR="00DD1780">
        <w:rPr>
          <w:rFonts w:cstheme="minorHAnsi"/>
        </w:rPr>
        <w:t xml:space="preserve">does not occur in the seed occupying the </w:t>
      </w:r>
      <w:r w:rsidR="00987AA1">
        <w:rPr>
          <w:rFonts w:cstheme="minorHAnsi"/>
        </w:rPr>
        <w:t>median</w:t>
      </w:r>
      <w:r w:rsidR="00DD1780">
        <w:rPr>
          <w:rFonts w:cstheme="minorHAnsi"/>
        </w:rPr>
        <w:t xml:space="preserve"> position in the population distribution of </w:t>
      </w:r>
      <w:proofErr w:type="spellStart"/>
      <w:r w:rsidR="00DD1780" w:rsidRPr="00927584">
        <w:rPr>
          <w:rFonts w:cstheme="minorHAnsi"/>
        </w:rPr>
        <w:t>ψ</w:t>
      </w:r>
      <w:r w:rsidR="00DD1780" w:rsidRPr="00927584">
        <w:rPr>
          <w:rFonts w:cstheme="minorHAnsi"/>
          <w:vertAlign w:val="subscript"/>
        </w:rPr>
        <w:t>b</w:t>
      </w:r>
      <w:proofErr w:type="spellEnd"/>
      <w:r w:rsidR="00DD1780" w:rsidRPr="00890DED">
        <w:rPr>
          <w:rFonts w:cstheme="minorHAnsi"/>
        </w:rPr>
        <w:t xml:space="preserve"> values</w:t>
      </w:r>
      <w:r w:rsidR="00987AA1">
        <w:rPr>
          <w:rFonts w:cstheme="minorHAnsi"/>
        </w:rPr>
        <w:t>, which is assumed to follow a normal distribution</w:t>
      </w:r>
      <w:r w:rsidR="00084B55">
        <w:rPr>
          <w:rFonts w:cstheme="minorHAnsi"/>
        </w:rPr>
        <w:t xml:space="preserve">. </w:t>
      </w:r>
    </w:p>
    <w:p w14:paraId="7A9E8AA9" w14:textId="439CB3C5" w:rsidR="00CD747B" w:rsidRPr="00890DED" w:rsidRDefault="00D54C3D" w:rsidP="003905EB">
      <w:pPr>
        <w:spacing w:line="360" w:lineRule="auto"/>
        <w:ind w:firstLine="709"/>
        <w:jc w:val="both"/>
        <w:rPr>
          <w:rFonts w:cstheme="minorHAnsi"/>
        </w:rPr>
      </w:pPr>
      <w:r>
        <w:rPr>
          <w:rFonts w:cstheme="minorHAnsi"/>
        </w:rPr>
        <w:t xml:space="preserve">The </w:t>
      </w:r>
      <w:proofErr w:type="spellStart"/>
      <w:r w:rsidR="00557154">
        <w:rPr>
          <w:rFonts w:cstheme="minorHAnsi"/>
        </w:rPr>
        <w:t>seedr</w:t>
      </w:r>
      <w:proofErr w:type="spellEnd"/>
      <w:r w:rsidR="00557154">
        <w:rPr>
          <w:rFonts w:cstheme="minorHAnsi"/>
        </w:rPr>
        <w:t xml:space="preserve"> </w:t>
      </w:r>
      <w:r>
        <w:rPr>
          <w:rFonts w:cstheme="minorHAnsi"/>
        </w:rPr>
        <w:t xml:space="preserve">package </w:t>
      </w:r>
      <w:r w:rsidR="00987AA1">
        <w:rPr>
          <w:rFonts w:cstheme="minorHAnsi"/>
        </w:rPr>
        <w:t>replicat</w:t>
      </w:r>
      <w:r w:rsidR="00557154">
        <w:rPr>
          <w:rFonts w:cstheme="minorHAnsi"/>
        </w:rPr>
        <w:t>es</w:t>
      </w:r>
      <w:r w:rsidR="00987AA1">
        <w:rPr>
          <w:rFonts w:cstheme="minorHAnsi"/>
        </w:rPr>
        <w:t xml:space="preserve"> the calculations of Bradford’s</w:t>
      </w:r>
      <w:r w:rsidR="009F5A64">
        <w:rPr>
          <w:rFonts w:cstheme="minorHAnsi"/>
        </w:rPr>
        <w:t xml:space="preserve"> theoretical model </w:t>
      </w:r>
      <w:r w:rsidR="00BD51F9">
        <w:rPr>
          <w:rFonts w:cstheme="minorHAnsi"/>
        </w:rPr>
        <w:fldChar w:fldCharType="begin" w:fldLock="1"/>
      </w:r>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r w:rsidR="00BD51F9">
        <w:rPr>
          <w:rFonts w:cstheme="minorHAnsi"/>
        </w:rPr>
        <w:fldChar w:fldCharType="end"/>
      </w:r>
      <w:r w:rsidR="00557154">
        <w:rPr>
          <w:rFonts w:cstheme="minorHAnsi"/>
        </w:rPr>
        <w:t xml:space="preserve"> to</w:t>
      </w:r>
      <w:r w:rsidR="004F3F16">
        <w:rPr>
          <w:rFonts w:cstheme="minorHAnsi"/>
        </w:rPr>
        <w:t xml:space="preserve"> fit the hydro-time model using </w:t>
      </w:r>
      <w:r w:rsidR="00995BDB">
        <w:rPr>
          <w:rFonts w:cstheme="minorHAnsi"/>
        </w:rPr>
        <w:t xml:space="preserve">three </w:t>
      </w:r>
      <w:r w:rsidR="00C82ADB">
        <w:rPr>
          <w:rFonts w:cstheme="minorHAnsi"/>
        </w:rPr>
        <w:t>variables</w:t>
      </w:r>
      <w:r w:rsidR="00995BDB">
        <w:rPr>
          <w:rFonts w:cstheme="minorHAnsi"/>
        </w:rPr>
        <w:t xml:space="preserve">: </w:t>
      </w:r>
      <w:r w:rsidR="00756377">
        <w:rPr>
          <w:rFonts w:cstheme="minorHAnsi"/>
        </w:rPr>
        <w:t xml:space="preserve">the </w:t>
      </w:r>
      <w:r w:rsidR="00D36408">
        <w:rPr>
          <w:rFonts w:cstheme="minorHAnsi"/>
        </w:rPr>
        <w:t>value of</w:t>
      </w:r>
      <w:r w:rsidR="00C82ADB">
        <w:rPr>
          <w:rFonts w:cstheme="minorHAnsi"/>
        </w:rPr>
        <w:t xml:space="preserve"> the</w:t>
      </w:r>
      <w:r w:rsidR="00D36408">
        <w:rPr>
          <w:rFonts w:cstheme="minorHAnsi"/>
        </w:rPr>
        <w:t xml:space="preserve"> water potential treatment</w:t>
      </w:r>
      <w:r w:rsidR="00756377">
        <w:rPr>
          <w:rFonts w:cstheme="minorHAnsi"/>
        </w:rPr>
        <w:t xml:space="preserve"> </w:t>
      </w:r>
      <w:r w:rsidR="00756377">
        <w:t>(</w:t>
      </w:r>
      <m:oMath>
        <m:r>
          <w:rPr>
            <w:rFonts w:ascii="Cambria Math" w:hAnsi="Cambria Math"/>
          </w:rPr>
          <m:t>x</m:t>
        </m:r>
      </m:oMath>
      <w:r w:rsidR="00756377">
        <w:t>)</w:t>
      </w:r>
      <w:r w:rsidR="00D36408">
        <w:rPr>
          <w:rFonts w:cstheme="minorHAnsi"/>
        </w:rPr>
        <w:t xml:space="preserve">, </w:t>
      </w:r>
      <w:r w:rsidR="00C82ADB">
        <w:rPr>
          <w:rFonts w:cstheme="minorHAnsi"/>
        </w:rPr>
        <w:t xml:space="preserve">the </w:t>
      </w:r>
      <w:r w:rsidR="00D36408">
        <w:rPr>
          <w:rFonts w:cstheme="minorHAnsi"/>
        </w:rPr>
        <w:t>time since the beginning of the experiment</w:t>
      </w:r>
      <w:r w:rsidR="00756377">
        <w:rPr>
          <w:rFonts w:cstheme="minorHAnsi"/>
        </w:rPr>
        <w:t xml:space="preserve"> (t)</w:t>
      </w:r>
      <w:r w:rsidR="00D36408">
        <w:rPr>
          <w:rFonts w:cstheme="minorHAnsi"/>
        </w:rPr>
        <w:t xml:space="preserve"> and </w:t>
      </w:r>
      <w:r w:rsidR="00C82ADB">
        <w:rPr>
          <w:rFonts w:cstheme="minorHAnsi"/>
        </w:rPr>
        <w:t xml:space="preserve">the </w:t>
      </w:r>
      <w:r w:rsidR="00D36408">
        <w:rPr>
          <w:rFonts w:cstheme="minorHAnsi"/>
        </w:rPr>
        <w:t>cumulative germination proportion</w:t>
      </w:r>
      <w:r w:rsidR="00475EC2">
        <w:rPr>
          <w:rFonts w:cstheme="minorHAnsi"/>
        </w:rPr>
        <w:t>s</w:t>
      </w:r>
      <w:r w:rsidR="002367BA">
        <w:rPr>
          <w:rFonts w:cstheme="minorHAnsi"/>
        </w:rPr>
        <w:t xml:space="preserve"> (g)</w:t>
      </w:r>
      <w:r w:rsidR="00D36408">
        <w:rPr>
          <w:rFonts w:cstheme="minorHAnsi"/>
        </w:rPr>
        <w:t xml:space="preserve">. </w:t>
      </w:r>
      <w:r w:rsidR="002367BA">
        <w:rPr>
          <w:rFonts w:cstheme="minorHAnsi"/>
        </w:rPr>
        <w:t xml:space="preserve">The calculations </w:t>
      </w:r>
      <w:r w:rsidR="00346B27">
        <w:rPr>
          <w:rFonts w:cstheme="minorHAnsi"/>
        </w:rPr>
        <w:t>are as follows</w:t>
      </w:r>
      <w:r w:rsidR="000D7658">
        <w:rPr>
          <w:rFonts w:cstheme="minorHAnsi"/>
        </w:rPr>
        <w:t>:</w:t>
      </w:r>
      <w:r w:rsidR="00557154">
        <w:rPr>
          <w:rFonts w:cstheme="minorHAnsi"/>
        </w:rPr>
        <w:t xml:space="preserve"> </w:t>
      </w:r>
      <w:r w:rsidR="000D7658">
        <w:rPr>
          <w:rFonts w:cstheme="minorHAnsi"/>
        </w:rPr>
        <w:t xml:space="preserve">(1) cumulative </w:t>
      </w:r>
      <w:r w:rsidR="00E81594">
        <w:rPr>
          <w:rFonts w:cstheme="minorHAnsi"/>
        </w:rPr>
        <w:t xml:space="preserve">germination </w:t>
      </w:r>
      <w:r w:rsidR="00475EC2">
        <w:rPr>
          <w:rFonts w:cstheme="minorHAnsi"/>
        </w:rPr>
        <w:t>proportions</w:t>
      </w:r>
      <w:r w:rsidR="00E81594">
        <w:rPr>
          <w:rFonts w:cstheme="minorHAnsi"/>
        </w:rPr>
        <w:t xml:space="preserve"> </w:t>
      </w:r>
      <w:r w:rsidR="00475EC2">
        <w:rPr>
          <w:rFonts w:cstheme="minorHAnsi"/>
        </w:rPr>
        <w:t>are</w:t>
      </w:r>
      <w:r w:rsidR="000D7658">
        <w:rPr>
          <w:rFonts w:cstheme="minorHAnsi"/>
        </w:rPr>
        <w:t xml:space="preserve"> aggregated at the treatment level across</w:t>
      </w:r>
      <w:r w:rsidR="00E81594">
        <w:rPr>
          <w:rFonts w:cstheme="minorHAnsi"/>
        </w:rPr>
        <w:t xml:space="preserve"> replicate</w:t>
      </w:r>
      <w:r w:rsidR="000D7658">
        <w:rPr>
          <w:rFonts w:cstheme="minorHAnsi"/>
        </w:rPr>
        <w:t>s</w:t>
      </w:r>
      <w:r w:rsidR="00E81594">
        <w:rPr>
          <w:rFonts w:cstheme="minorHAnsi"/>
        </w:rPr>
        <w:t xml:space="preserve"> (</w:t>
      </w:r>
      <w:r w:rsidR="00006675">
        <w:rPr>
          <w:rFonts w:cstheme="minorHAnsi"/>
        </w:rPr>
        <w:t>e</w:t>
      </w:r>
      <w:r w:rsidR="00E81594">
        <w:rPr>
          <w:rFonts w:cstheme="minorHAnsi"/>
        </w:rPr>
        <w:t>.</w:t>
      </w:r>
      <w:r w:rsidR="00006675">
        <w:rPr>
          <w:rFonts w:cstheme="minorHAnsi"/>
        </w:rPr>
        <w:t>g</w:t>
      </w:r>
      <w:r w:rsidR="00E81594">
        <w:rPr>
          <w:rFonts w:cstheme="minorHAnsi"/>
        </w:rPr>
        <w:t xml:space="preserve">. </w:t>
      </w:r>
      <w:r w:rsidR="00006675">
        <w:rPr>
          <w:rFonts w:cstheme="minorHAnsi"/>
        </w:rPr>
        <w:t>P</w:t>
      </w:r>
      <w:r w:rsidR="00E81594">
        <w:rPr>
          <w:rFonts w:cstheme="minorHAnsi"/>
        </w:rPr>
        <w:t>etri dish</w:t>
      </w:r>
      <w:r w:rsidR="00475EC2">
        <w:rPr>
          <w:rFonts w:cstheme="minorHAnsi"/>
        </w:rPr>
        <w:t>es</w:t>
      </w:r>
      <w:r w:rsidR="00E81594">
        <w:rPr>
          <w:rFonts w:cstheme="minorHAnsi"/>
        </w:rPr>
        <w:t>)</w:t>
      </w:r>
      <w:r w:rsidR="004F2377">
        <w:rPr>
          <w:rFonts w:cstheme="minorHAnsi"/>
        </w:rPr>
        <w:t>; (2)</w:t>
      </w:r>
      <w:r w:rsidR="004F2377" w:rsidRPr="004F2377">
        <w:t xml:space="preserve"> </w:t>
      </w:r>
      <w:r w:rsidR="004F2377">
        <w:t>cumulative germination proportion</w:t>
      </w:r>
      <w:r w:rsidR="00475EC2">
        <w:t>s</w:t>
      </w:r>
      <w:r w:rsidR="004F2377">
        <w:t xml:space="preserve"> </w:t>
      </w:r>
      <w:r w:rsidR="00475EC2">
        <w:t>undergo the</w:t>
      </w:r>
      <w:r w:rsidR="004F2377">
        <w:t xml:space="preserve"> probit</w:t>
      </w:r>
      <w:r w:rsidR="00475EC2">
        <w:t xml:space="preserve"> transformation</w:t>
      </w:r>
      <w:r w:rsidR="000125CD">
        <w:t>; (3)</w:t>
      </w:r>
      <w:r w:rsidR="003905EB">
        <w:t xml:space="preserve"> </w:t>
      </w:r>
      <w:r w:rsidR="00DF7573">
        <w:rPr>
          <w:rFonts w:cstheme="minorHAnsi"/>
        </w:rPr>
        <w:t>time (t)</w:t>
      </w:r>
      <w:r w:rsidR="00CF6054">
        <w:rPr>
          <w:rFonts w:cstheme="minorHAnsi"/>
        </w:rPr>
        <w:t xml:space="preserve"> and experimental water potential</w:t>
      </w:r>
      <w:r w:rsidR="00200068">
        <w:rPr>
          <w:rFonts w:cstheme="minorHAnsi"/>
        </w:rPr>
        <w:t>s</w:t>
      </w:r>
      <w:r w:rsidR="00CF6054">
        <w:rPr>
          <w:rFonts w:cstheme="minorHAnsi"/>
        </w:rPr>
        <w:t xml:space="preserve"> </w:t>
      </w:r>
      <w:r w:rsidR="007E37E6">
        <w:t>(</w:t>
      </w:r>
      <m:oMath>
        <m:r>
          <w:rPr>
            <w:rFonts w:ascii="Cambria Math" w:hAnsi="Cambria Math"/>
          </w:rPr>
          <m:t>x</m:t>
        </m:r>
      </m:oMath>
      <w:r w:rsidR="007E37E6">
        <w:t xml:space="preserve">) </w:t>
      </w:r>
      <w:r w:rsidR="00200068">
        <w:t xml:space="preserve">are transformed </w:t>
      </w:r>
      <w:r w:rsidR="003905EB">
        <w:t xml:space="preserve">into a base water potential variable </w:t>
      </w:r>
      <m:oMath>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r>
              <w:rPr>
                <w:rFonts w:ascii="Cambria Math" w:hAnsi="Cambria Math"/>
              </w:rPr>
              <m:t>g</m:t>
            </m:r>
          </m:e>
        </m:d>
      </m:oMath>
      <w:r w:rsidR="00CD747B">
        <w:rPr>
          <w:rFonts w:eastAsiaTheme="minorEastAsia"/>
        </w:rPr>
        <w:t xml:space="preserve"> </w:t>
      </w:r>
      <w:r w:rsidR="000A6EAB">
        <w:rPr>
          <w:rFonts w:eastAsiaTheme="minorEastAsia"/>
        </w:rPr>
        <w:t xml:space="preserve">by </w:t>
      </w:r>
      <w:r w:rsidR="00CD747B">
        <w:rPr>
          <w:rFonts w:eastAsiaTheme="minorEastAsia"/>
        </w:rPr>
        <w:t>applying the formula</w:t>
      </w:r>
    </w:p>
    <w:bookmarkStart w:id="177" w:name="_Hlk17981823"/>
    <w:p w14:paraId="067308A2" w14:textId="586ACA3B" w:rsidR="003F4E0A" w:rsidRPr="003F4E0A" w:rsidRDefault="00000000" w:rsidP="00890DED">
      <w:pPr>
        <w:spacing w:after="0"/>
      </w:pPr>
      <m:oMathPara>
        <m:oMath>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r>
                <w:rPr>
                  <w:rFonts w:ascii="Cambria Math" w:hAnsi="Cambria Math"/>
                </w:rPr>
                <m:t>g</m:t>
              </m:r>
            </m:e>
          </m:d>
          <w:bookmarkEnd w:id="177"/>
          <m:r>
            <w:rPr>
              <w:rFonts w:ascii="Cambria Math" w:hAnsi="Cambria Math"/>
            </w:rPr>
            <m:t>=x-θ∕t</m:t>
          </m:r>
        </m:oMath>
      </m:oMathPara>
    </w:p>
    <w:p w14:paraId="5B0D55A1" w14:textId="59731A8B" w:rsidR="003F4E0A" w:rsidRDefault="000A6EAB" w:rsidP="003F4E0A">
      <w:r>
        <w:rPr>
          <w:rFonts w:eastAsiaTheme="minorEastAsia"/>
        </w:rPr>
        <w:t>were</w:t>
      </w:r>
      <w:r w:rsidRPr="00161E37">
        <w:rPr>
          <w:rFonts w:ascii="Cambria Math" w:hAnsi="Cambria Math"/>
          <w:i/>
        </w:rPr>
        <w:t xml:space="preserve"> </w:t>
      </w:r>
      <m:oMath>
        <m:r>
          <w:rPr>
            <w:rFonts w:ascii="Cambria Math" w:hAnsi="Cambria Math"/>
          </w:rPr>
          <m:t>θ</m:t>
        </m:r>
      </m:oMath>
      <w:r>
        <w:rPr>
          <w:rFonts w:eastAsiaTheme="minorEastAsia"/>
        </w:rPr>
        <w:t xml:space="preserve"> is the hydro time constant; (4) </w:t>
      </w:r>
      <w:r w:rsidR="004D6EE4">
        <w:t>a linear model is adjusted as follows</w:t>
      </w:r>
      <w:r w:rsidR="00890DED">
        <w:t>:</w:t>
      </w:r>
    </w:p>
    <w:p w14:paraId="648D3872" w14:textId="2178CB62" w:rsidR="0031479D" w:rsidRDefault="0031479D" w:rsidP="0031479D">
      <m:oMathPara>
        <m:oMath>
          <m:r>
            <w:rPr>
              <w:rFonts w:ascii="Cambria Math" w:hAnsi="Cambria Math"/>
            </w:rPr>
            <m:t>probit(g)=m⋅</m:t>
          </m:r>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r>
                <w:rPr>
                  <w:rFonts w:ascii="Cambria Math" w:hAnsi="Cambria Math"/>
                </w:rPr>
                <m:t>g</m:t>
              </m:r>
            </m:e>
          </m:d>
          <m:r>
            <w:rPr>
              <w:rFonts w:ascii="Cambria Math" w:hAnsi="Cambria Math"/>
            </w:rPr>
            <m:t>+b</m:t>
          </m:r>
        </m:oMath>
      </m:oMathPara>
    </w:p>
    <w:p w14:paraId="4915F3BD" w14:textId="79B0512B" w:rsidR="00726D00" w:rsidRDefault="007072DD" w:rsidP="003F4E0A">
      <w:pPr>
        <w:rPr>
          <w:rFonts w:eastAsiaTheme="minorEastAsia"/>
        </w:rPr>
      </w:pPr>
      <w:r>
        <w:t>; (5) an iterative</w:t>
      </w:r>
      <w:r w:rsidR="00FD04D5">
        <w:t xml:space="preserve"> optimization</w:t>
      </w:r>
      <w:r>
        <w:t xml:space="preserve"> process is used</w:t>
      </w:r>
      <w:r w:rsidR="00F80196">
        <w:t xml:space="preserve"> to </w:t>
      </w:r>
      <w:r w:rsidR="00FD04D5">
        <w:t>find</w:t>
      </w:r>
      <w:r w:rsidR="00F80196">
        <w:t xml:space="preserve"> the</w:t>
      </w:r>
      <w:r w:rsidR="00FD04D5">
        <w:t xml:space="preserve"> value of</w:t>
      </w:r>
      <w:r w:rsidR="0031479D">
        <w:t xml:space="preserve"> </w:t>
      </w:r>
      <m:oMath>
        <m:r>
          <w:rPr>
            <w:rFonts w:ascii="Cambria Math" w:hAnsi="Cambria Math"/>
          </w:rPr>
          <m:t>θ</m:t>
        </m:r>
      </m:oMath>
      <w:r w:rsidR="00934CFA">
        <w:rPr>
          <w:rFonts w:eastAsiaTheme="minorEastAsia"/>
        </w:rPr>
        <w:t xml:space="preserve"> </w:t>
      </w:r>
      <w:proofErr w:type="gramStart"/>
      <w:r w:rsidR="00FD04D5">
        <w:rPr>
          <w:rFonts w:eastAsiaTheme="minorEastAsia"/>
        </w:rPr>
        <w:t>that results</w:t>
      </w:r>
      <w:proofErr w:type="gramEnd"/>
      <w:r w:rsidR="00FD04D5">
        <w:rPr>
          <w:rFonts w:eastAsiaTheme="minorEastAsia"/>
        </w:rPr>
        <w:t xml:space="preserve"> in the maximum</w:t>
      </w:r>
      <w:r w:rsidR="00934CFA">
        <w:rPr>
          <w:rFonts w:eastAsiaTheme="minorEastAsia"/>
        </w:rPr>
        <w:t xml:space="preserve"> </w:t>
      </w:r>
      <w:r w:rsidR="00071A35" w:rsidRPr="00103B71">
        <w:rPr>
          <w:rFonts w:ascii="Cambria Math" w:hAnsi="Cambria Math"/>
          <w:i/>
        </w:rPr>
        <w:t>R</w:t>
      </w:r>
      <w:r w:rsidR="00071A35" w:rsidRPr="00103B71">
        <w:rPr>
          <w:rFonts w:ascii="Cambria Math" w:hAnsi="Cambria Math"/>
          <w:i/>
          <w:vertAlign w:val="superscript"/>
        </w:rPr>
        <w:t>2</w:t>
      </w:r>
      <w:r w:rsidR="00F80196">
        <w:rPr>
          <w:rFonts w:eastAsiaTheme="minorEastAsia"/>
        </w:rPr>
        <w:t xml:space="preserve"> f</w:t>
      </w:r>
      <w:r w:rsidR="00FD04D5">
        <w:rPr>
          <w:rFonts w:eastAsiaTheme="minorEastAsia"/>
        </w:rPr>
        <w:t>or</w:t>
      </w:r>
      <w:r w:rsidR="00F80196">
        <w:rPr>
          <w:rFonts w:eastAsiaTheme="minorEastAsia"/>
        </w:rPr>
        <w:t xml:space="preserve"> the</w:t>
      </w:r>
      <w:r w:rsidR="00FD04D5">
        <w:rPr>
          <w:rFonts w:eastAsiaTheme="minorEastAsia"/>
        </w:rPr>
        <w:t xml:space="preserve"> linear</w:t>
      </w:r>
      <w:r w:rsidR="00F80196">
        <w:rPr>
          <w:rFonts w:eastAsiaTheme="minorEastAsia"/>
        </w:rPr>
        <w:t xml:space="preserve"> model</w:t>
      </w:r>
      <w:r w:rsidR="00B87AA3">
        <w:rPr>
          <w:rFonts w:eastAsiaTheme="minorEastAsia"/>
        </w:rPr>
        <w:t>; (6)</w:t>
      </w:r>
      <w:r w:rsidR="00071A35">
        <w:rPr>
          <w:rFonts w:eastAsiaTheme="minorEastAsia"/>
        </w:rPr>
        <w:t xml:space="preserve"> </w:t>
      </w:r>
      <w:r w:rsidR="00DA10B0">
        <w:rPr>
          <w:rFonts w:eastAsiaTheme="minorEastAsia"/>
        </w:rPr>
        <w:t>the base water potential (</w:t>
      </w:r>
      <w:proofErr w:type="spellStart"/>
      <w:r w:rsidR="00DA10B0" w:rsidRPr="00927584">
        <w:rPr>
          <w:rFonts w:cstheme="minorHAnsi"/>
        </w:rPr>
        <w:t>ψ</w:t>
      </w:r>
      <w:r w:rsidR="00DA10B0" w:rsidRPr="00927584">
        <w:rPr>
          <w:rFonts w:cstheme="minorHAnsi"/>
          <w:vertAlign w:val="subscript"/>
        </w:rPr>
        <w:t>b</w:t>
      </w:r>
      <w:proofErr w:type="spellEnd"/>
      <w:r w:rsidR="00DA10B0">
        <w:rPr>
          <w:rFonts w:eastAsiaTheme="minorEastAsia"/>
        </w:rPr>
        <w:t>) of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B87AA3">
        <w:rPr>
          <w:rFonts w:eastAsiaTheme="minorEastAsia"/>
        </w:rPr>
        <w:t xml:space="preserve"> is calculated</w:t>
      </w:r>
      <w:r w:rsidR="00DA10B0">
        <w:rPr>
          <w:rFonts w:eastAsiaTheme="minorEastAsia"/>
        </w:rPr>
        <w:t xml:space="preserve"> </w:t>
      </w:r>
      <w:r w:rsidR="00ED4FD6">
        <w:rPr>
          <w:rFonts w:eastAsiaTheme="minorEastAsia"/>
        </w:rPr>
        <w:t>as:</w:t>
      </w:r>
    </w:p>
    <w:p w14:paraId="167EA89A" w14:textId="77777777" w:rsidR="00A774A6" w:rsidRDefault="00000000" w:rsidP="00A774A6">
      <m:oMathPara>
        <m:oMath>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r>
                <w:rPr>
                  <w:rFonts w:ascii="Cambria Math" w:hAnsi="Cambria Math"/>
                </w:rPr>
                <m:t>50</m:t>
              </m:r>
            </m:e>
          </m:d>
          <m:r>
            <w:rPr>
              <w:rFonts w:ascii="Cambria Math" w:hAnsi="Cambria Math"/>
            </w:rPr>
            <m:t>=-b∕m</m:t>
          </m:r>
        </m:oMath>
      </m:oMathPara>
    </w:p>
    <w:p w14:paraId="6D21FBE1" w14:textId="53ED6FE6" w:rsidR="00A774A6" w:rsidRDefault="00B87AA3" w:rsidP="003F4E0A">
      <w:r>
        <w:t>; a</w:t>
      </w:r>
      <w:r w:rsidR="004F61A3">
        <w:t xml:space="preserve">nd </w:t>
      </w:r>
      <w:r>
        <w:t>(</w:t>
      </w:r>
      <w:r w:rsidR="00C9116C">
        <w:t>7</w:t>
      </w:r>
      <w:r>
        <w:t xml:space="preserve">) </w:t>
      </w:r>
      <w:r w:rsidR="004F61A3">
        <w:t xml:space="preserve">the </w:t>
      </w:r>
      <w:r w:rsidR="005357C6" w:rsidRPr="000025E5">
        <w:t>standard deviation</w:t>
      </w:r>
      <w:r w:rsidR="005357C6">
        <w:t xml:space="preserve"> </w:t>
      </w:r>
      <w:r w:rsidR="00C9116C">
        <w:t>(</w:t>
      </w:r>
      <m:oMath>
        <m:r>
          <w:rPr>
            <w:rFonts w:ascii="Cambria Math" w:hAnsi="Cambria Math"/>
          </w:rPr>
          <m:t>σ</m:t>
        </m:r>
      </m:oMath>
      <w:r w:rsidR="00C9116C">
        <w:t xml:space="preserve">) </w:t>
      </w:r>
      <w:r w:rsidR="005357C6" w:rsidRPr="000025E5">
        <w:t xml:space="preserve">of </w:t>
      </w:r>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w:t>
      </w:r>
      <w:r w:rsidR="00C9116C">
        <w:t>cross the seed population is calculated as</w:t>
      </w:r>
      <w:r w:rsidR="005357C6">
        <w:t>:</w:t>
      </w:r>
    </w:p>
    <w:p w14:paraId="1441237C" w14:textId="4858C6E6" w:rsidR="005357C6" w:rsidRPr="00350323" w:rsidRDefault="00756377" w:rsidP="00350323">
      <m:oMathPara>
        <m:oMath>
          <m:r>
            <w:rPr>
              <w:rFonts w:ascii="Cambria Math" w:hAnsi="Cambria Math"/>
            </w:rPr>
            <m:t>σ=1∕m</m:t>
          </m:r>
        </m:oMath>
      </m:oMathPara>
    </w:p>
    <w:p w14:paraId="76696875" w14:textId="0E417486" w:rsidR="007B4A9B" w:rsidRDefault="00C9116C" w:rsidP="00890DED">
      <w:pPr>
        <w:spacing w:line="360" w:lineRule="auto"/>
        <w:jc w:val="both"/>
        <w:rPr>
          <w:rFonts w:cstheme="minorHAnsi"/>
        </w:rPr>
      </w:pPr>
      <w:r>
        <w:rPr>
          <w:rFonts w:cstheme="minorHAnsi"/>
        </w:rPr>
        <w:t xml:space="preserve">The figures underlying </w:t>
      </w:r>
      <w:r w:rsidR="007B4A9B">
        <w:rPr>
          <w:rFonts w:cstheme="minorHAnsi"/>
        </w:rPr>
        <w:t xml:space="preserve">Bradford </w:t>
      </w:r>
      <w:proofErr w:type="spellStart"/>
      <w:r w:rsidR="007B4A9B">
        <w:rPr>
          <w:rFonts w:cstheme="minorHAnsi"/>
        </w:rPr>
        <w:t>hydrotime</w:t>
      </w:r>
      <w:proofErr w:type="spellEnd"/>
      <w:r w:rsidR="007B4A9B">
        <w:rPr>
          <w:rFonts w:cstheme="minorHAnsi"/>
        </w:rPr>
        <w:t xml:space="preserve"> </w:t>
      </w:r>
      <w:r>
        <w:rPr>
          <w:rFonts w:cstheme="minorHAnsi"/>
        </w:rPr>
        <w:t>calculations</w:t>
      </w:r>
      <w:r w:rsidR="007B4A9B">
        <w:rPr>
          <w:rFonts w:cstheme="minorHAnsi"/>
        </w:rPr>
        <w:t xml:space="preserve"> for each subpopulation can be checked in Figure S2</w:t>
      </w:r>
      <w:r w:rsidR="007B4A9B" w:rsidRPr="00927584">
        <w:rPr>
          <w:rFonts w:cstheme="minorHAnsi"/>
        </w:rPr>
        <w:t>.</w:t>
      </w:r>
    </w:p>
    <w:p w14:paraId="5F714460" w14:textId="673B3E7A" w:rsidR="00526E85" w:rsidRPr="00927584" w:rsidRDefault="00BE23E7" w:rsidP="00350323">
      <w:pPr>
        <w:spacing w:line="360" w:lineRule="auto"/>
        <w:ind w:firstLine="709"/>
        <w:jc w:val="both"/>
        <w:rPr>
          <w:rFonts w:cstheme="minorHAnsi"/>
        </w:rPr>
      </w:pPr>
      <w:r>
        <w:rPr>
          <w:rFonts w:cstheme="minorHAnsi"/>
        </w:rPr>
        <w:t>For three of the subpopulations</w:t>
      </w:r>
      <w:r w:rsidR="009317AB">
        <w:rPr>
          <w:rFonts w:cstheme="minorHAnsi"/>
        </w:rPr>
        <w:t xml:space="preserve"> of</w:t>
      </w:r>
      <w:r>
        <w:rPr>
          <w:rFonts w:cstheme="minorHAnsi"/>
        </w:rPr>
        <w:t xml:space="preserve"> the fresh seed storage treatment</w:t>
      </w:r>
      <w:r w:rsidR="000B1B31">
        <w:rPr>
          <w:rFonts w:cstheme="minorHAnsi"/>
        </w:rPr>
        <w:t xml:space="preserve"> (</w:t>
      </w:r>
      <w:r w:rsidR="00CD2EC3">
        <w:rPr>
          <w:rFonts w:cstheme="minorHAnsi"/>
        </w:rPr>
        <w:t>A00, B03 and B07)</w:t>
      </w:r>
      <w:r>
        <w:rPr>
          <w:rFonts w:cstheme="minorHAnsi"/>
        </w:rPr>
        <w:t xml:space="preserve">, some replicates (i.e. </w:t>
      </w:r>
      <w:ins w:id="178" w:author="Cuenta Microsoft" w:date="2024-11-25T14:23:00Z">
        <w:r w:rsidR="00397391">
          <w:rPr>
            <w:rFonts w:cstheme="minorHAnsi"/>
          </w:rPr>
          <w:t>P</w:t>
        </w:r>
      </w:ins>
      <w:r>
        <w:rPr>
          <w:rFonts w:cstheme="minorHAnsi"/>
        </w:rPr>
        <w:t>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proofErr w:type="spellEnd"/>
      <w:r w:rsidR="000B1B31">
        <w:rPr>
          <w:rFonts w:cstheme="minorHAnsi"/>
          <w:vertAlign w:val="subscript"/>
        </w:rPr>
        <w:t xml:space="preserve"> </w:t>
      </w:r>
      <w:r w:rsidR="00F16827" w:rsidRPr="00890DED">
        <w:rPr>
          <w:rFonts w:cstheme="minorHAnsi"/>
        </w:rPr>
        <w:t>being calculated.</w:t>
      </w:r>
      <w:r w:rsidR="00F16827">
        <w:rPr>
          <w:rFonts w:cstheme="minorHAnsi"/>
          <w:vertAlign w:val="subscript"/>
        </w:rPr>
        <w:t xml:space="preserve"> </w:t>
      </w:r>
      <w:r w:rsidR="00F16827">
        <w:rPr>
          <w:rFonts w:cstheme="minorHAnsi"/>
        </w:rPr>
        <w:t>F</w:t>
      </w:r>
      <w:r w:rsidR="00CD2EC3">
        <w:rPr>
          <w:rFonts w:cstheme="minorHAnsi"/>
        </w:rPr>
        <w:t>or further analysis</w:t>
      </w:r>
      <w:r w:rsidR="00F16827">
        <w:rPr>
          <w:rFonts w:cstheme="minorHAnsi"/>
        </w:rPr>
        <w:t>,</w:t>
      </w:r>
      <w:r w:rsidR="00CD2EC3">
        <w:rPr>
          <w:rFonts w:cstheme="minorHAnsi"/>
        </w:rPr>
        <w:t xml:space="preserve"> </w:t>
      </w:r>
      <w:r w:rsidR="00F10AB1">
        <w:rPr>
          <w:rFonts w:cstheme="minorHAnsi"/>
        </w:rPr>
        <w:t>these</w:t>
      </w:r>
      <w:r w:rsidR="00CD2EC3">
        <w:rPr>
          <w:rFonts w:cstheme="minorHAnsi"/>
        </w:rPr>
        <w:t xml:space="preserve"> positive values were assigned a maximum value of 0</w:t>
      </w:r>
      <w:r w:rsidR="00F16827">
        <w:rPr>
          <w:rFonts w:cstheme="minorHAnsi"/>
        </w:rPr>
        <w:t xml:space="preserve">, following Bradford’s interpretation that the </w:t>
      </w:r>
      <w:r w:rsidR="008A104D">
        <w:rPr>
          <w:rFonts w:cstheme="minorHAnsi"/>
        </w:rPr>
        <w:t>Wb can have a maximum value of 0</w:t>
      </w:r>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F33252">
        <w:rPr>
          <w:rFonts w:cstheme="minorHAnsi"/>
        </w:rPr>
        <w:t>, N= 18</w:t>
      </w:r>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r w:rsidR="002F5145">
        <w:rPr>
          <w:rFonts w:cstheme="minorHAnsi"/>
        </w:rPr>
        <w:t xml:space="preserve">between </w:t>
      </w:r>
      <w:r w:rsidR="00594767" w:rsidRPr="00927584">
        <w:rPr>
          <w:rFonts w:cstheme="minorHAnsi"/>
        </w:rPr>
        <w:t xml:space="preserve">storage </w:t>
      </w:r>
      <w:r w:rsidR="003A0AE3">
        <w:rPr>
          <w:rFonts w:cstheme="minorHAnsi"/>
        </w:rPr>
        <w:t>and</w:t>
      </w:r>
      <w:ins w:id="179" w:author="Cuenta Microsoft" w:date="2024-11-25T15:21:00Z">
        <w:r w:rsidR="004022A1">
          <w:rPr>
            <w:rFonts w:cstheme="minorHAnsi"/>
          </w:rPr>
          <w:t xml:space="preserve"> </w:t>
        </w:r>
      </w:ins>
      <w:r w:rsidR="00594767" w:rsidRPr="00927584">
        <w:rPr>
          <w:rFonts w:cstheme="minorHAnsi"/>
        </w:rPr>
        <w:t>GDD,</w:t>
      </w:r>
      <w:r w:rsidR="00982F78">
        <w:rPr>
          <w:rFonts w:cstheme="minorHAnsi"/>
        </w:rPr>
        <w:t xml:space="preserve"> meaning that the relationship between GDD and </w:t>
      </w:r>
      <w:proofErr w:type="spellStart"/>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r w:rsidR="001D0FBB">
        <w:rPr>
          <w:rFonts w:cstheme="minorHAnsi"/>
        </w:rPr>
        <w:t>was</w:t>
      </w:r>
      <w:r w:rsidR="00C8546A">
        <w:rPr>
          <w:rFonts w:cstheme="minorHAnsi"/>
        </w:rPr>
        <w:t xml:space="preserve"> different between </w:t>
      </w:r>
      <w:r w:rsidR="00CE4B32">
        <w:rPr>
          <w:rFonts w:cstheme="minorHAnsi"/>
        </w:rPr>
        <w:t xml:space="preserve">both </w:t>
      </w:r>
      <w:r w:rsidR="00C8546A">
        <w:rPr>
          <w:rFonts w:cstheme="minorHAnsi"/>
        </w:rPr>
        <w:t xml:space="preserve">storage treatments. </w:t>
      </w:r>
      <w:r w:rsidR="004D548F">
        <w:rPr>
          <w:rFonts w:cstheme="minorHAnsi"/>
        </w:rPr>
        <w:t>To test the strength of that relationship</w:t>
      </w:r>
      <w:r w:rsidR="00594767" w:rsidRPr="00927584">
        <w:rPr>
          <w:rFonts w:cstheme="minorHAnsi"/>
        </w:rPr>
        <w:t xml:space="preserve">, we tested each storage treatment.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r w:rsidR="002D7D6E">
        <w:rPr>
          <w:rFonts w:cstheme="minorHAnsi"/>
        </w:rPr>
        <w:t xml:space="preserve"> Analys</w:t>
      </w:r>
      <w:r w:rsidR="001D0FBB">
        <w:rPr>
          <w:rFonts w:cstheme="minorHAnsi"/>
        </w:rPr>
        <w:t>es</w:t>
      </w:r>
      <w:r w:rsidR="002D7D6E">
        <w:rPr>
          <w:rFonts w:cstheme="minorHAnsi"/>
        </w:rPr>
        <w:t xml:space="preserve"> were repe</w:t>
      </w:r>
      <w:r w:rsidR="009F26BB">
        <w:rPr>
          <w:rFonts w:cstheme="minorHAnsi"/>
        </w:rPr>
        <w:t xml:space="preserve">ated with the subset of subpopulations which had been sowed in both storage </w:t>
      </w:r>
      <w:r w:rsidR="00D33398">
        <w:rPr>
          <w:rFonts w:cstheme="minorHAnsi"/>
        </w:rPr>
        <w:t>treatments</w:t>
      </w:r>
      <w:r w:rsidR="009F26BB">
        <w:rPr>
          <w:rFonts w:cstheme="minorHAnsi"/>
        </w:rPr>
        <w:t xml:space="preserve"> and results remained </w:t>
      </w:r>
      <w:r w:rsidR="003A79B6">
        <w:rPr>
          <w:rFonts w:cstheme="minorHAnsi"/>
        </w:rPr>
        <w:t xml:space="preserve">consistent, details can be checked at </w:t>
      </w:r>
      <w:r w:rsidR="00D955CC">
        <w:rPr>
          <w:rFonts w:cstheme="minorHAnsi"/>
        </w:rPr>
        <w:t>T</w:t>
      </w:r>
      <w:r w:rsidR="003A79B6">
        <w:rPr>
          <w:rFonts w:cstheme="minorHAnsi"/>
        </w:rPr>
        <w:t xml:space="preserve">able </w:t>
      </w:r>
      <w:r w:rsidR="00D955CC">
        <w:rPr>
          <w:rFonts w:cstheme="minorHAnsi"/>
        </w:rPr>
        <w:t>S</w:t>
      </w:r>
      <w:r w:rsidR="003A79B6">
        <w:rPr>
          <w:rFonts w:cstheme="minorHAnsi"/>
        </w:rPr>
        <w:t>4.</w:t>
      </w:r>
    </w:p>
    <w:p w14:paraId="6D7F952E" w14:textId="3123F17A" w:rsidR="00594767" w:rsidRPr="00927584" w:rsidRDefault="00594767" w:rsidP="00594767">
      <w:pPr>
        <w:spacing w:line="360" w:lineRule="auto"/>
        <w:ind w:firstLine="709"/>
        <w:jc w:val="both"/>
      </w:pPr>
      <w:r w:rsidRPr="00927584">
        <w:t>Additionally, we wanted to control for seed mass</w:t>
      </w:r>
      <w:r w:rsidR="00305174">
        <w:t xml:space="preserve"> as a covariate</w:t>
      </w:r>
      <w:r w:rsidRPr="00927584">
        <w:t xml:space="preserve">, </w:t>
      </w:r>
      <w:r w:rsidR="00D84049">
        <w:t>since</w:t>
      </w:r>
      <w:r w:rsidR="00442017">
        <w:t xml:space="preserve"> it is a </w:t>
      </w:r>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009E7672">
        <w:t xml:space="preserve"> and has been used as a surrogate of maternal effects</w:t>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r w:rsidR="00442017">
        <w:t xml:space="preserve">the </w:t>
      </w:r>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r w:rsidR="00442017">
        <w:t xml:space="preserve">the </w:t>
      </w:r>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p>
    <w:p w14:paraId="6D7F952F" w14:textId="77777777" w:rsidR="00594767" w:rsidRPr="00927584" w:rsidRDefault="00594767" w:rsidP="00594767">
      <w:pPr>
        <w:pStyle w:val="Heading2"/>
        <w:spacing w:line="360" w:lineRule="auto"/>
        <w:jc w:val="both"/>
      </w:pPr>
      <w:r w:rsidRPr="00927584">
        <w:lastRenderedPageBreak/>
        <w:t>3. Results</w:t>
      </w:r>
    </w:p>
    <w:p w14:paraId="6D7F9531" w14:textId="0EDA1B5D"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 xml:space="preserve">A). With no water stress (i.e. distilled water treatment, WP treatment = 0) fresh seeds only attained </w:t>
      </w:r>
      <w:ins w:id="180" w:author="Cuenta Microsoft" w:date="2024-11-25T15:07:00Z">
        <w:r w:rsidR="00D00B23">
          <w:t xml:space="preserve">on average </w:t>
        </w:r>
      </w:ins>
      <w:r w:rsidRPr="00927584">
        <w:t xml:space="preserve">70% germination, while germination of after ripened seeds was </w:t>
      </w:r>
      <w:ins w:id="181" w:author="Cuenta Microsoft" w:date="2024-11-25T15:07:00Z">
        <w:r w:rsidR="00D00B23">
          <w:t>on average 95%</w:t>
        </w:r>
      </w:ins>
      <w:r w:rsidRPr="00927584">
        <w:t>.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1 for subpopulation-level cumulative germination curves). GLMMs confirmed significant effects of storage, water potential treatments and their interaction (p</w:t>
      </w:r>
      <w:ins w:id="182" w:author="Cuenta Microsoft" w:date="2024-11-27T09:24:00Z">
        <w:r w:rsidR="005559C6">
          <w:t>-value</w:t>
        </w:r>
      </w:ins>
      <w:r w:rsidRPr="00927584">
        <w:t xml:space="preserve"> &lt; 0.001,</w:t>
      </w:r>
      <w:ins w:id="183" w:author="Cuenta Microsoft" w:date="2024-11-25T14:48:00Z">
        <w:r w:rsidR="00A003C5">
          <w:t xml:space="preserve"> </w:t>
        </w:r>
      </w:ins>
      <w:ins w:id="184" w:author="Cuenta Microsoft" w:date="2024-11-27T11:56:00Z">
        <w:r w:rsidR="0071324D">
          <w:t>z-value = 7.72,</w:t>
        </w:r>
      </w:ins>
      <w:r w:rsidRPr="00927584">
        <w:t xml:space="preserve"> see Table </w:t>
      </w:r>
      <w:r w:rsidR="006F66A2">
        <w:t>S</w:t>
      </w:r>
      <w:r w:rsidRPr="00927584">
        <w:t>3 for full model details).</w:t>
      </w:r>
      <w:ins w:id="185" w:author="Cuenta Microsoft" w:date="2024-11-26T14:37:00Z">
        <w:r w:rsidR="0072331B">
          <w:t xml:space="preserve"> Germination speed (MGT) differed significantly between fresh and after ripened seeds at </w:t>
        </w:r>
      </w:ins>
      <w:ins w:id="186" w:author="Cuenta Microsoft" w:date="2024-11-27T09:18:00Z">
        <w:r w:rsidR="005559C6">
          <w:t>0 MPa (control)</w:t>
        </w:r>
      </w:ins>
      <w:ins w:id="187" w:author="Cuenta Microsoft" w:date="2024-11-26T14:39:00Z">
        <w:r w:rsidR="0072331B">
          <w:t xml:space="preserve"> after ripened seeds germinated faster (p</w:t>
        </w:r>
      </w:ins>
      <w:ins w:id="188" w:author="Cuenta Microsoft" w:date="2024-11-27T09:24:00Z">
        <w:r w:rsidR="005559C6">
          <w:t>-value</w:t>
        </w:r>
      </w:ins>
      <w:ins w:id="189" w:author="Cuenta Microsoft" w:date="2024-11-26T14:39:00Z">
        <w:r w:rsidR="0072331B">
          <w:t xml:space="preserve"> &lt;</w:t>
        </w:r>
      </w:ins>
      <w:ins w:id="190" w:author="Cuenta Microsoft" w:date="2024-11-27T09:23:00Z">
        <w:r w:rsidR="005559C6">
          <w:t xml:space="preserve"> </w:t>
        </w:r>
      </w:ins>
      <w:ins w:id="191" w:author="Cuenta Microsoft" w:date="2024-11-26T14:39:00Z">
        <w:r w:rsidR="0072331B">
          <w:t xml:space="preserve">0.001, </w:t>
        </w:r>
      </w:ins>
      <w:ins w:id="192" w:author="Cuenta Microsoft" w:date="2024-11-26T14:40:00Z">
        <w:r w:rsidR="0072331B">
          <w:t xml:space="preserve">z-value = </w:t>
        </w:r>
      </w:ins>
      <w:ins w:id="193" w:author="Cuenta Microsoft" w:date="2024-11-27T09:34:00Z">
        <w:r w:rsidR="005559C6">
          <w:t>6.368</w:t>
        </w:r>
      </w:ins>
      <w:ins w:id="194" w:author="Cuenta Microsoft" w:date="2024-11-26T14:40:00Z">
        <w:r w:rsidR="0072331B">
          <w:t xml:space="preserve">). </w:t>
        </w:r>
      </w:ins>
    </w:p>
    <w:p w14:paraId="6D7F9533" w14:textId="2D9E365A"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w:t>
      </w:r>
      <w:r w:rsidR="000815A8">
        <w:t>sub</w:t>
      </w:r>
      <w:r w:rsidRPr="00927584">
        <w:t xml:space="preserve">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w:t>
      </w:r>
      <w:ins w:id="195" w:author="Cuenta Microsoft" w:date="2024-11-25T14:55:00Z">
        <w:r w:rsidR="00140015">
          <w:t xml:space="preserve"> </w:t>
        </w:r>
        <w:r w:rsidR="00140015" w:rsidRPr="00927584">
          <w:t xml:space="preserve">(Table </w:t>
        </w:r>
        <w:r w:rsidR="00140015">
          <w:t>2)</w:t>
        </w:r>
      </w:ins>
      <w:r w:rsidRPr="00927584">
        <w:t xml:space="preserve"> (average -0.1 vs</w:t>
      </w:r>
      <w:r>
        <w:t xml:space="preserve"> -0.4 in those six</w:t>
      </w:r>
      <w:r w:rsidRPr="00927584">
        <w:t xml:space="preserve"> subpopulations that were sown at both storage times</w:t>
      </w:r>
      <w:r w:rsidR="00A3261B">
        <w:t>, p-value &lt;0.001 and z-value = 10.39</w:t>
      </w:r>
      <w:r w:rsidRPr="00927584">
        <w:t xml:space="preserve">). </w:t>
      </w:r>
    </w:p>
    <w:p w14:paraId="6D7F961E" w14:textId="3DD33AA4" w:rsidR="00594767" w:rsidRDefault="00594767" w:rsidP="00594767">
      <w:pPr>
        <w:spacing w:line="360" w:lineRule="auto"/>
        <w:ind w:firstLine="709"/>
        <w:jc w:val="both"/>
      </w:pPr>
      <w:r w:rsidRPr="00927584">
        <w:t>Given the significant interaction between storage treatment and microclimate (measured as GDD; model z</w:t>
      </w:r>
      <w:ins w:id="196" w:author="Cuenta Microsoft" w:date="2024-11-25T14:57:00Z">
        <w:r w:rsidR="00140015">
          <w:t>-value</w:t>
        </w:r>
      </w:ins>
      <w:r w:rsidRPr="00927584">
        <w:t xml:space="preserve"> = 2.45, </w:t>
      </w:r>
      <w:r w:rsidRPr="005559C6">
        <w:rPr>
          <w:iCs/>
        </w:rPr>
        <w:t>p</w:t>
      </w:r>
      <w:ins w:id="197" w:author="Cuenta Microsoft" w:date="2024-11-27T09:24:00Z">
        <w:r w:rsidR="005559C6" w:rsidRPr="005559C6">
          <w:rPr>
            <w:iCs/>
          </w:rPr>
          <w:t>-value</w:t>
        </w:r>
      </w:ins>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w:t>
      </w:r>
      <w:ins w:id="198" w:author="Cuenta Microsoft" w:date="2024-11-25T14:57:00Z">
        <w:r w:rsidR="00140015">
          <w:t>-value</w:t>
        </w:r>
      </w:ins>
      <w:r w:rsidRPr="00927584">
        <w:t xml:space="preserve"> = -1.99, </w:t>
      </w:r>
      <w:ins w:id="199" w:author="Cuenta Microsoft" w:date="2024-11-27T09:25:00Z">
        <w:r w:rsidR="005559C6" w:rsidRPr="005559C6">
          <w:rPr>
            <w:iCs/>
          </w:rPr>
          <w:t>p-value</w:t>
        </w:r>
      </w:ins>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3EB0A43" w14:textId="4250B8FB" w:rsidR="009E7672" w:rsidRDefault="009E7672" w:rsidP="00594767">
      <w:pPr>
        <w:spacing w:line="360" w:lineRule="auto"/>
        <w:ind w:firstLine="709"/>
        <w:jc w:val="both"/>
      </w:pPr>
      <w:r>
        <w:t xml:space="preserve">To investigate the potential effects of seed mass, we firstly checked if there were any </w:t>
      </w:r>
      <w:ins w:id="200" w:author="Cuenta Microsoft" w:date="2024-11-25T15:53:00Z">
        <w:r w:rsidR="00F86CE1">
          <w:t>pre-existing</w:t>
        </w:r>
      </w:ins>
      <w:r>
        <w:t xml:space="preserve"> differences in seed mass between storage treatments, which was not the case (p = 0.985, z-value = 0.019). We then checked if </w:t>
      </w:r>
      <w:r w:rsidRPr="00927584">
        <w:rPr>
          <w:rFonts w:cstheme="minorHAnsi"/>
        </w:rPr>
        <w:t xml:space="preserve">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r>
        <w:rPr>
          <w:rFonts w:cstheme="minorHAnsi"/>
        </w:rPr>
        <w:t xml:space="preserve">only, and again no significant relationship (p-value = 0.98, z-value = 0.157). However, seed mass did differ across GDD (p-value = 0.01, t-value = 2.513). Finally, </w:t>
      </w:r>
      <w:r>
        <w:t>w</w:t>
      </w:r>
      <w:r w:rsidRPr="00927584">
        <w:t xml:space="preserve">e </w:t>
      </w:r>
      <w:r w:rsidRPr="00927584">
        <w:rPr>
          <w:rFonts w:cstheme="minorHAnsi"/>
        </w:rPr>
        <w:t xml:space="preserve">checked </w:t>
      </w:r>
      <w:r>
        <w:rPr>
          <w:rFonts w:cstheme="minorHAnsi"/>
        </w:rPr>
        <w:t xml:space="preserve">the full model, meaning </w:t>
      </w:r>
      <w:r w:rsidRPr="00927584">
        <w:rPr>
          <w:rFonts w:cstheme="minorHAnsi"/>
        </w:rPr>
        <w:t xml:space="preserve">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w:t>
      </w:r>
      <w:r>
        <w:rPr>
          <w:rFonts w:cstheme="minorHAnsi"/>
        </w:rPr>
        <w:t xml:space="preserve">ried as a function of seed mass, GDD and storage treatment </w:t>
      </w:r>
      <w:r w:rsidRPr="00927584">
        <w:rPr>
          <w:rFonts w:cstheme="minorHAnsi"/>
        </w:rPr>
        <w:t>by fitting GLMMs with gamma distribution (since the model did not fulfil Gaussian assumptions)</w:t>
      </w:r>
      <w:r>
        <w:rPr>
          <w:rFonts w:cstheme="minorHAnsi"/>
        </w:rPr>
        <w:t xml:space="preserve"> and</w:t>
      </w:r>
      <w:r w:rsidRPr="00927584">
        <w:rPr>
          <w:rFonts w:cstheme="minorHAnsi"/>
        </w:rPr>
        <w:t xml:space="preserve"> found no </w:t>
      </w:r>
      <w:r w:rsidRPr="00927584">
        <w:rPr>
          <w:rFonts w:cstheme="minorHAnsi"/>
        </w:rPr>
        <w:lastRenderedPageBreak/>
        <w:t xml:space="preserve">significant </w:t>
      </w:r>
      <w:r>
        <w:rPr>
          <w:rFonts w:cstheme="minorHAnsi"/>
        </w:rPr>
        <w:t>effect in either of the fixed terms. This might be due to the fact that the full model cannot handle that many factors with such low replicates (N=18).</w:t>
      </w:r>
    </w:p>
    <w:p w14:paraId="6D7F9621" w14:textId="77777777" w:rsidR="00594767" w:rsidRPr="00927584" w:rsidRDefault="00594767" w:rsidP="00594767">
      <w:pPr>
        <w:pStyle w:val="Heading3"/>
        <w:spacing w:line="360" w:lineRule="auto"/>
        <w:jc w:val="both"/>
      </w:pPr>
      <w:r w:rsidRPr="00927584">
        <w:t>4. Discussion</w:t>
      </w:r>
    </w:p>
    <w:p w14:paraId="6D7F9622" w14:textId="2B9707B1" w:rsidR="00594767" w:rsidRPr="00927584" w:rsidRDefault="00594767" w:rsidP="00594767">
      <w:pPr>
        <w:spacing w:line="360" w:lineRule="auto"/>
        <w:ind w:firstLine="709"/>
        <w:jc w:val="both"/>
      </w:pPr>
      <w:r w:rsidRPr="00927584">
        <w:t xml:space="preserve">Our study </w:t>
      </w:r>
      <w:r w:rsidR="00310970">
        <w:t>supports</w:t>
      </w:r>
      <w:r w:rsidRPr="00927584">
        <w:t xml:space="preserve"> that subpopulations of </w:t>
      </w:r>
      <w:r w:rsidRPr="00927584">
        <w:rPr>
          <w:i/>
        </w:rPr>
        <w:t xml:space="preserve">D. </w:t>
      </w:r>
      <w:proofErr w:type="spellStart"/>
      <w:r w:rsidRPr="00927584">
        <w:rPr>
          <w:i/>
        </w:rPr>
        <w:t>langeanus</w:t>
      </w:r>
      <w:proofErr w:type="spellEnd"/>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w:t>
      </w:r>
      <w:ins w:id="201" w:author="Cuenta Microsoft" w:date="2024-11-25T15:48:00Z">
        <w:r w:rsidR="00F86CE1">
          <w:t>, based on our laboratory results</w:t>
        </w:r>
      </w:ins>
      <w:r w:rsidRPr="00927584">
        <w:t xml:space="preserve">.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r w:rsidR="00F82C37">
        <w:t xml:space="preserve">might </w:t>
      </w:r>
      <w:r w:rsidR="0092341A">
        <w:t>be</w:t>
      </w:r>
      <w:r w:rsidR="00F82C37" w:rsidRPr="00927584">
        <w:t xml:space="preserve"> </w:t>
      </w:r>
      <w:r w:rsidRPr="00927584">
        <w:t>a functional trait with</w:t>
      </w:r>
      <w:r w:rsidR="001D0FBB">
        <w:t xml:space="preserve"> potential implications</w:t>
      </w:r>
      <w:r w:rsidRPr="00927584">
        <w:t xml:space="preserve"> for individual fitness and species occurrence patterns at the local scale.</w:t>
      </w:r>
    </w:p>
    <w:p w14:paraId="6D7F9623" w14:textId="2056CF63" w:rsidR="00594767" w:rsidRDefault="00594767" w:rsidP="00594767">
      <w:pPr>
        <w:spacing w:line="360" w:lineRule="auto"/>
        <w:ind w:firstLine="709"/>
        <w:jc w:val="both"/>
      </w:pPr>
      <w:r w:rsidRPr="00927584">
        <w:t xml:space="preserve">The higher germination we observed in after ripened seeds across all water potential treatments supports that a low level of dormancy in fresh </w:t>
      </w:r>
      <w:r w:rsidRPr="00927584">
        <w:rPr>
          <w:i/>
          <w:iCs/>
        </w:rPr>
        <w:t xml:space="preserve">D. </w:t>
      </w:r>
      <w:proofErr w:type="spellStart"/>
      <w:r w:rsidRPr="00927584">
        <w:rPr>
          <w:i/>
          <w:iCs/>
        </w:rPr>
        <w:t>langeanus</w:t>
      </w:r>
      <w:proofErr w:type="spellEnd"/>
      <w:r w:rsidRPr="00927584">
        <w:t xml:space="preserve"> seeds is alleviated by a short period of after-ripening (35 days).</w:t>
      </w:r>
      <w:ins w:id="202" w:author="Cuenta Microsoft" w:date="2024-11-26T14:44:00Z">
        <w:r w:rsidR="0072331B">
          <w:t xml:space="preserve"> Germination speed was also higher in after ripened seeds </w:t>
        </w:r>
      </w:ins>
      <w:ins w:id="203" w:author="Cuenta Microsoft" w:date="2024-11-27T09:19:00Z">
        <w:r w:rsidR="005559C6">
          <w:t>in</w:t>
        </w:r>
      </w:ins>
      <w:ins w:id="204" w:author="Cuenta Microsoft" w:date="2024-11-26T14:44:00Z">
        <w:r w:rsidR="005559C6">
          <w:t xml:space="preserve"> control water potential</w:t>
        </w:r>
        <w:r w:rsidR="0072331B">
          <w:t>.</w:t>
        </w:r>
      </w:ins>
      <w:r w:rsidRPr="00927584">
        <w:t xml:space="preserve">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w:t>
      </w:r>
      <w:ins w:id="205" w:author="Cuenta Microsoft" w:date="2024-11-25T15:35:00Z">
        <w:r w:rsidR="00913521">
          <w:t>The differential germination success between fresh and after ripened seeds</w:t>
        </w:r>
      </w:ins>
      <w:r w:rsidRPr="00927584">
        <w:t xml:space="preserve"> indicate</w:t>
      </w:r>
      <w:r w:rsidR="00310970">
        <w:t>s</w:t>
      </w:r>
      <w:r w:rsidRPr="00927584">
        <w:t xml:space="preserv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w:t>
      </w:r>
      <w:r w:rsidR="00310970">
        <w:t xml:space="preserve">the </w:t>
      </w:r>
      <w:r w:rsidRPr="00927584">
        <w:t xml:space="preserve">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5423B816" w:rsidR="00F73381" w:rsidRPr="00E817DB" w:rsidRDefault="00A94B9A" w:rsidP="00594767">
      <w:pPr>
        <w:spacing w:line="360" w:lineRule="auto"/>
        <w:ind w:firstLine="709"/>
        <w:jc w:val="both"/>
      </w:pPr>
      <w:r>
        <w:t xml:space="preserve">Maternal </w:t>
      </w:r>
      <w:r w:rsidR="004F7168">
        <w:t>or tr</w:t>
      </w:r>
      <w:r w:rsidR="00DF575C">
        <w:t xml:space="preserve">ansgenerational </w:t>
      </w:r>
      <w:r>
        <w:t>effects</w:t>
      </w:r>
      <w:r w:rsidR="00431BE0">
        <w:t>, here</w:t>
      </w:r>
      <w:r w:rsidR="00E86BD7">
        <w:t xml:space="preserve"> included with seed mass as a proxy,</w:t>
      </w:r>
      <w:r>
        <w:t xml:space="preserve"> have been previ</w:t>
      </w:r>
      <w:r w:rsidR="00B730F1">
        <w:t>ously reported to have an important role in seed germination responses (</w:t>
      </w:r>
      <w:r w:rsidR="001063E3">
        <w:t xml:space="preserve">reviewed in </w:t>
      </w:r>
      <w:r w:rsidR="00D70CE6">
        <w:fldChar w:fldCharType="begin" w:fldLock="1"/>
      </w:r>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r w:rsidR="00D70CE6">
        <w:fldChar w:fldCharType="end"/>
      </w:r>
      <w:r w:rsidR="00D37B04">
        <w:t xml:space="preserve">. </w:t>
      </w:r>
      <w:r w:rsidR="00F73381">
        <w:t xml:space="preserve">In our study, </w:t>
      </w:r>
      <w:r w:rsidR="00B35986">
        <w:t>seed mass</w:t>
      </w:r>
      <w:r w:rsidR="00F73381">
        <w:t xml:space="preserve"> did not </w:t>
      </w:r>
      <w:r w:rsidR="000E0BE8">
        <w:t xml:space="preserve">significantly affect germination </w:t>
      </w:r>
      <w:r w:rsidR="000E0BE8">
        <w:lastRenderedPageBreak/>
        <w:t>responses nor</w:t>
      </w:r>
      <w:r w:rsidR="00E22023">
        <w:t xml:space="preserve"> germination </w:t>
      </w:r>
      <w:proofErr w:type="spellStart"/>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r w:rsidR="005354A3">
        <w:rPr>
          <w:rFonts w:cstheme="minorHAnsi"/>
        </w:rPr>
        <w:t>s</w:t>
      </w:r>
      <w:r w:rsidR="00E817DB">
        <w:rPr>
          <w:rFonts w:cstheme="minorHAnsi"/>
        </w:rPr>
        <w:t xml:space="preserve"> from warmer microhabitats having also heavier seeds. </w:t>
      </w:r>
      <w:r w:rsidR="00A3261B">
        <w:rPr>
          <w:rFonts w:cstheme="minorHAnsi"/>
        </w:rPr>
        <w:t xml:space="preserve">Thus, </w:t>
      </w:r>
      <w:r w:rsidR="00F247C9">
        <w:rPr>
          <w:rFonts w:cstheme="minorHAnsi"/>
        </w:rPr>
        <w:t>seed mass</w:t>
      </w:r>
      <w:r w:rsidR="00A3261B">
        <w:rPr>
          <w:rFonts w:cstheme="minorHAnsi"/>
        </w:rPr>
        <w:t xml:space="preserve"> might be indirectly influencing base water potential thr</w:t>
      </w:r>
      <w:r w:rsidR="00310970">
        <w:rPr>
          <w:rFonts w:cstheme="minorHAnsi"/>
        </w:rPr>
        <w:t xml:space="preserve">ough its relationship with GDD; however, </w:t>
      </w:r>
      <w:r w:rsidR="00A3261B">
        <w:rPr>
          <w:rFonts w:cstheme="minorHAnsi"/>
        </w:rPr>
        <w:t xml:space="preserve">we would need more data to test it formally. </w:t>
      </w:r>
    </w:p>
    <w:p w14:paraId="6D7F9624" w14:textId="5584AA2F" w:rsidR="00594767" w:rsidRPr="00927584" w:rsidRDefault="00594767" w:rsidP="00594767">
      <w:pPr>
        <w:spacing w:line="360" w:lineRule="auto"/>
        <w:ind w:firstLine="709"/>
        <w:jc w:val="both"/>
      </w:pPr>
      <w:r w:rsidRPr="00927584">
        <w:t xml:space="preserve">The </w:t>
      </w:r>
      <w:r w:rsidR="00260EDB">
        <w:t xml:space="preserve">potential </w:t>
      </w:r>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w:t>
      </w:r>
      <w:r w:rsidR="00A12A16">
        <w:t xml:space="preserve"> </w:t>
      </w:r>
      <w:r w:rsidR="00DD4936">
        <w:t xml:space="preserve">advocates for </w:t>
      </w:r>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w:t>
      </w:r>
      <w:proofErr w:type="spellStart"/>
      <w:r w:rsidRPr="00927584">
        <w:rPr>
          <w:i/>
          <w:iCs/>
        </w:rPr>
        <w:t>langeanus</w:t>
      </w:r>
      <w:proofErr w:type="spellEnd"/>
      <w:r w:rsidRPr="00927584">
        <w:rPr>
          <w:i/>
          <w:iCs/>
        </w:rPr>
        <w:t xml:space="preserve">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w:t>
      </w:r>
      <w:ins w:id="206" w:author="Cuenta Microsoft" w:date="2024-11-26T14:51:00Z">
        <w:r w:rsidR="00871E49">
          <w:t xml:space="preserve">The </w:t>
        </w:r>
      </w:ins>
      <w:r w:rsidRPr="00927584">
        <w:rPr>
          <w:i/>
          <w:iCs/>
        </w:rPr>
        <w:t xml:space="preserve">D. </w:t>
      </w:r>
      <w:proofErr w:type="spellStart"/>
      <w:r w:rsidRPr="00927584">
        <w:rPr>
          <w:i/>
          <w:iCs/>
        </w:rPr>
        <w:t>langeanus</w:t>
      </w:r>
      <w:proofErr w:type="spellEnd"/>
      <w:r w:rsidRPr="00927584">
        <w:t xml:space="preserve"> </w:t>
      </w:r>
      <w:ins w:id="207" w:author="Cuenta Microsoft" w:date="2024-11-25T15:37:00Z">
        <w:r w:rsidR="00F03596">
          <w:t xml:space="preserve">results mentioned above </w:t>
        </w:r>
      </w:ins>
      <w:r w:rsidRPr="00927584">
        <w:t xml:space="preserve">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w:t>
      </w:r>
      <w:ins w:id="208" w:author="Cuenta Microsoft" w:date="2024-11-25T15:37:00Z">
        <w:r w:rsidR="00F03596">
          <w:t>the -0.48 M</w:t>
        </w:r>
      </w:ins>
      <w:ins w:id="209" w:author="Cuenta Microsoft" w:date="2024-11-27T11:39:00Z">
        <w:r w:rsidR="00310970">
          <w:t>P</w:t>
        </w:r>
      </w:ins>
      <w:ins w:id="210" w:author="Cuenta Microsoft" w:date="2024-11-25T15:37:00Z">
        <w:r w:rsidR="00F03596">
          <w:t>a value we fo</w:t>
        </w:r>
      </w:ins>
      <w:ins w:id="211" w:author="Cuenta Microsoft" w:date="2024-11-25T15:38:00Z">
        <w:r w:rsidR="00F03596">
          <w:t>und in the study species</w:t>
        </w:r>
      </w:ins>
      <w:r w:rsidRPr="00927584">
        <w:t xml:space="preserve"> contrast</w:t>
      </w:r>
      <w:r w:rsidR="00310970">
        <w:t>s</w:t>
      </w:r>
      <w:r w:rsidRPr="00927584">
        <w:t xml:space="preserve">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w:t>
      </w:r>
      <w:ins w:id="212" w:author="Cuenta Microsoft" w:date="2024-11-25T15:38:00Z">
        <w:r w:rsidR="00F03596">
          <w:t>the</w:t>
        </w:r>
        <w:r w:rsidR="00F03596" w:rsidRPr="00927584">
          <w:t xml:space="preserve"> </w:t>
        </w:r>
      </w:ins>
      <w:r w:rsidRPr="00927584">
        <w:t xml:space="preserve">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 xml:space="preserve">D. </w:t>
      </w:r>
      <w:proofErr w:type="spellStart"/>
      <w:r w:rsidRPr="00927584">
        <w:rPr>
          <w:i/>
          <w:iCs/>
        </w:rPr>
        <w:t>langeanus</w:t>
      </w:r>
      <w:proofErr w:type="spellEnd"/>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r w:rsidR="00296700">
        <w:t xml:space="preserve"> relatively narrow range of base water potential </w:t>
      </w:r>
      <w:r w:rsidR="001D0FBB">
        <w:t>(</w:t>
      </w:r>
      <w:r w:rsidR="007D75A2" w:rsidRPr="007D75A2">
        <w:t>from -0.35 to -0.55 MPa</w:t>
      </w:r>
      <w:r w:rsidR="001D0FBB">
        <w:t>)</w:t>
      </w:r>
      <w:r w:rsidR="007D75A2" w:rsidRPr="007D75A2">
        <w:t xml:space="preserve">, with </w:t>
      </w:r>
      <w:r w:rsidR="00CB5AD3">
        <w:t>7</w:t>
      </w:r>
      <w:r w:rsidR="007D75A2" w:rsidRPr="007D75A2">
        <w:t>5% of values falling into the range of -0.40 to -0.48</w:t>
      </w:r>
      <w:r w:rsidR="00CB5AD3">
        <w:t xml:space="preserve"> </w:t>
      </w:r>
      <w:r w:rsidR="007D75A2" w:rsidRPr="007D75A2">
        <w:t>M</w:t>
      </w:r>
      <w:r w:rsidR="001D0FBB">
        <w:t>P</w:t>
      </w:r>
      <w:r w:rsidR="007D75A2" w:rsidRPr="007D75A2">
        <w:t>a</w:t>
      </w:r>
      <w:r w:rsidR="008C6558">
        <w:t xml:space="preserve">. </w:t>
      </w:r>
      <w:r w:rsidR="008C4B04">
        <w:t>From the field data collected</w:t>
      </w:r>
      <w:r w:rsidR="00147B8B">
        <w:t>,</w:t>
      </w:r>
      <w:r w:rsidR="008C4B04">
        <w:t xml:space="preserve"> we </w:t>
      </w:r>
      <w:r w:rsidR="00147B8B">
        <w:t xml:space="preserve">were able to </w:t>
      </w:r>
      <w:r w:rsidR="008C4B04">
        <w:t>measur</w:t>
      </w:r>
      <w:r w:rsidR="008F5656">
        <w:t xml:space="preserve">e </w:t>
      </w:r>
      <w:r w:rsidR="00645F45" w:rsidRPr="00645F45">
        <w:t>how much time it takes to go from -0.55 to -0.35</w:t>
      </w:r>
      <w:r w:rsidR="00645F45">
        <w:t xml:space="preserve"> M</w:t>
      </w:r>
      <w:r w:rsidR="001D0FBB">
        <w:t>P</w:t>
      </w:r>
      <w:r w:rsidR="00645F45">
        <w:t xml:space="preserve">a and </w:t>
      </w:r>
      <w:r w:rsidR="0032617B">
        <w:t>r</w:t>
      </w:r>
      <w:r w:rsidR="0032617B" w:rsidRPr="0032617B">
        <w:t>esults showed very little (few hours) or non-existent differences</w:t>
      </w:r>
      <w:r w:rsidR="00736C83">
        <w:t>.</w:t>
      </w:r>
      <w:r w:rsidR="0032617B" w:rsidRPr="0032617B">
        <w:t xml:space="preserve"> </w:t>
      </w:r>
      <w:r w:rsidR="001D0FBB">
        <w:t>This</w:t>
      </w:r>
      <w:r w:rsidR="0032617B" w:rsidRPr="0032617B">
        <w:t xml:space="preserve"> </w:t>
      </w:r>
      <w:r w:rsidR="001D0FBB">
        <w:t>i</w:t>
      </w:r>
      <w:r w:rsidR="00871F39">
        <w:t>ndicat</w:t>
      </w:r>
      <w:r w:rsidR="001D0FBB">
        <w:t>es</w:t>
      </w:r>
      <w:r w:rsidR="0032617B" w:rsidRPr="0032617B">
        <w:t xml:space="preserve"> that rain episodes </w:t>
      </w:r>
      <w:r w:rsidR="001D0FBB">
        <w:t>make</w:t>
      </w:r>
      <w:r w:rsidR="00736C83">
        <w:t xml:space="preserve"> the soil</w:t>
      </w:r>
      <w:r w:rsidR="0032617B" w:rsidRPr="0032617B">
        <w:t xml:space="preserve"> </w:t>
      </w:r>
      <w:r w:rsidR="00E42DA2">
        <w:t>surpass</w:t>
      </w:r>
      <w:r w:rsidR="0032617B" w:rsidRPr="0032617B">
        <w:t xml:space="preserve"> </w:t>
      </w:r>
      <w:r w:rsidR="00E42DA2">
        <w:t>the</w:t>
      </w:r>
      <w:r w:rsidR="0032617B" w:rsidRPr="0032617B">
        <w:t xml:space="preserve"> germination base water potential range limits</w:t>
      </w:r>
      <w:r w:rsidR="001D0FBB">
        <w:t xml:space="preserve"> </w:t>
      </w:r>
      <w:r w:rsidR="001D0FBB" w:rsidRPr="0032617B">
        <w:t>very rapidly</w:t>
      </w:r>
      <w:r w:rsidR="0032617B" w:rsidRPr="0032617B">
        <w:t xml:space="preserve">. </w:t>
      </w:r>
      <w:ins w:id="213" w:author="Cuenta Microsoft" w:date="2024-11-25T15:38:00Z">
        <w:r w:rsidR="00F03596">
          <w:t>Considering that rain episodes surpass the germination base water potential we found</w:t>
        </w:r>
      </w:ins>
      <w:ins w:id="214" w:author="Cuenta Microsoft" w:date="2024-11-25T15:39:00Z">
        <w:r w:rsidR="00F03596">
          <w:t xml:space="preserve"> seems to indicate</w:t>
        </w:r>
      </w:ins>
      <w:r w:rsidR="0032617B" w:rsidRPr="0032617B">
        <w:t xml:space="preserve"> </w:t>
      </w:r>
      <w:r w:rsidR="00CE3BEF">
        <w:t xml:space="preserve">a more </w:t>
      </w:r>
      <w:r w:rsidR="0032617B" w:rsidRPr="0032617B">
        <w:t xml:space="preserve">limited ecological significance of base water potential in the field, even though this species has been proven to germinate within </w:t>
      </w:r>
      <w:r w:rsidR="00310970">
        <w:t xml:space="preserve">a </w:t>
      </w:r>
      <w:r w:rsidR="0032617B" w:rsidRPr="0032617B">
        <w:t>few hours in the lab</w:t>
      </w:r>
      <w:r w:rsidR="00CE3BEF">
        <w:t>oratory</w:t>
      </w:r>
      <w:r w:rsidR="00CB708F">
        <w:t>.</w:t>
      </w:r>
    </w:p>
    <w:p w14:paraId="6D7F9625" w14:textId="3078ED97"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w:t>
      </w:r>
      <w:r w:rsidR="00310970">
        <w:t xml:space="preserve">us </w:t>
      </w:r>
      <w:r w:rsidRPr="00927584">
        <w:t xml:space="preserve">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w:t>
      </w:r>
      <w:r w:rsidRPr="00927584">
        <w:lastRenderedPageBreak/>
        <w:t xml:space="preserve">area does not follow a random pattern, i.e. it </w:t>
      </w:r>
      <w:r w:rsidR="00CA0629">
        <w:t xml:space="preserve">potentially </w:t>
      </w:r>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ins w:id="215" w:author="Cuenta Microsoft" w:date="2024-11-25T15:40:00Z">
        <w:r w:rsidR="00F03596">
          <w:t>The significant intraspecific responses we found</w:t>
        </w:r>
      </w:ins>
      <w:r w:rsidRPr="00927584">
        <w:t xml:space="preserve">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506CC971" w:rsidR="00594767" w:rsidRPr="00927584" w:rsidRDefault="00594767" w:rsidP="00594767">
      <w:pPr>
        <w:autoSpaceDE w:val="0"/>
        <w:autoSpaceDN w:val="0"/>
        <w:adjustRightInd w:val="0"/>
        <w:spacing w:after="0" w:line="360" w:lineRule="auto"/>
        <w:ind w:firstLine="709"/>
        <w:jc w:val="both"/>
      </w:pPr>
      <w:r w:rsidRPr="00927584">
        <w:t xml:space="preserve">Although our study </w:t>
      </w:r>
      <w:ins w:id="216" w:author="Cuenta Microsoft" w:date="2024-11-26T15:09:00Z">
        <w:r w:rsidR="00E53AD4">
          <w:t xml:space="preserve">results </w:t>
        </w:r>
      </w:ins>
      <w:r w:rsidR="00310970">
        <w:t>support</w:t>
      </w:r>
      <w:r w:rsidRPr="00927584">
        <w:t xml:space="preserve"> the </w:t>
      </w:r>
      <w:r w:rsidR="00D641D4">
        <w:t xml:space="preserve">potential </w:t>
      </w:r>
      <w:r w:rsidRPr="00927584">
        <w:t xml:space="preserve">functional significance of germination water potential as a relevant seed trait, we must acknowledge some caveats to our conclusions. First, our environmental data </w:t>
      </w:r>
      <w:r w:rsidR="00310970">
        <w:t>are</w:t>
      </w:r>
      <w:r w:rsidRPr="00927584">
        <w:t xml:space="preserve"> constrained to 2021</w:t>
      </w:r>
      <w:ins w:id="217" w:author="Cuenta Microsoft" w:date="2024-11-25T15:41:00Z">
        <w:r w:rsidR="00F03596">
          <w:t xml:space="preserve"> </w:t>
        </w:r>
      </w:ins>
      <w:r w:rsidRPr="00927584">
        <w:t xml:space="preserve">- 2022 while seeds were collected in 2023. Therefore, we assume </w:t>
      </w:r>
      <w:ins w:id="218" w:author="Cuenta Microsoft" w:date="2024-11-26T15:09:00Z">
        <w:r w:rsidR="00E53AD4">
          <w:t>comparable</w:t>
        </w:r>
        <w:r w:rsidR="00E53AD4" w:rsidRPr="00927584">
          <w:t xml:space="preserve"> </w:t>
        </w:r>
      </w:ins>
      <w:r w:rsidRPr="00927584">
        <w:t>relative microclimatic differences between subpopulations across years</w:t>
      </w:r>
      <w:ins w:id="219" w:author="Cuenta Microsoft" w:date="2024-11-26T15:10:00Z">
        <w:r w:rsidR="00E53AD4">
          <w:t>. We also assume</w:t>
        </w:r>
      </w:ins>
      <w:r w:rsidRPr="00927584">
        <w:t xml:space="preserve"> that GDD measures are a </w:t>
      </w:r>
      <w:ins w:id="220" w:author="Cuenta Microsoft" w:date="2024-11-26T15:10:00Z">
        <w:r w:rsidR="00E53AD4">
          <w:t>good</w:t>
        </w:r>
        <w:r w:rsidR="00E53AD4" w:rsidRPr="00927584">
          <w:t xml:space="preserve"> </w:t>
        </w:r>
      </w:ins>
      <w:r w:rsidRPr="00927584">
        <w:t>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w:t>
      </w:r>
      <w:r w:rsidR="00310970">
        <w:t>crease</w:t>
      </w:r>
      <w:r w:rsidRPr="00927584">
        <w:t xml:space="preserve">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w:t>
      </w:r>
      <w:ins w:id="221" w:author="Cuenta Microsoft" w:date="2024-11-26T15:12:00Z">
        <w:r w:rsidR="00E53AD4">
          <w:t>although</w:t>
        </w:r>
      </w:ins>
      <w:r w:rsidRPr="00927584">
        <w:t xml:space="preserve">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w:t>
      </w:r>
      <w:ins w:id="222" w:author="Cuenta Microsoft" w:date="2024-11-27T09:20:00Z">
        <w:r w:rsidR="005559C6">
          <w:t>nevertheless</w:t>
        </w:r>
      </w:ins>
      <w:ins w:id="223" w:author="Cuenta Microsoft" w:date="2024-11-26T15:12:00Z">
        <w:r w:rsidR="00E53AD4" w:rsidRPr="00927584">
          <w:t xml:space="preserve"> </w:t>
        </w:r>
      </w:ins>
      <w:r w:rsidRPr="00927584">
        <w:t xml:space="preserve">they were necessary to maintain the stability of water potential solutions. Moreover, </w:t>
      </w:r>
      <w:ins w:id="224" w:author="Cuenta Microsoft" w:date="2024-11-26T15:12:00Z">
        <w:r w:rsidR="00E53AD4">
          <w:t>the</w:t>
        </w:r>
        <w:r w:rsidR="00E53AD4" w:rsidRPr="00927584">
          <w:t xml:space="preserve"> </w:t>
        </w:r>
      </w:ins>
      <w:r w:rsidRPr="00927584">
        <w:t xml:space="preserve">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t would be important to confirm our results with field emergence data, </w:t>
      </w:r>
      <w:ins w:id="225" w:author="Cuenta Microsoft" w:date="2024-11-26T15:13:00Z">
        <w:r w:rsidR="00E53AD4">
          <w:t>however</w:t>
        </w:r>
      </w:ins>
      <w:r w:rsidRPr="00927584">
        <w:t xml:space="preserve"> maintaining such controlled water </w:t>
      </w:r>
      <w:r w:rsidRPr="00927584">
        <w:lastRenderedPageBreak/>
        <w:t>potential treatments in the field would be extremely difficult with current technology.</w:t>
      </w:r>
      <w:r w:rsidR="00A73146">
        <w:t xml:space="preserve"> </w:t>
      </w:r>
      <w:proofErr w:type="gramStart"/>
      <w:r w:rsidR="00D71DCA">
        <w:t>A more feasible idea,</w:t>
      </w:r>
      <w:proofErr w:type="gramEnd"/>
      <w:r w:rsidR="00D71DCA">
        <w:t xml:space="preserve"> would be to record </w:t>
      </w:r>
      <w:r w:rsidR="000474F7">
        <w:t xml:space="preserve">field </w:t>
      </w:r>
      <w:r w:rsidR="00D71DCA">
        <w:t xml:space="preserve">emergence </w:t>
      </w:r>
      <w:r w:rsidR="005B69A1">
        <w:t>continuously</w:t>
      </w:r>
      <w:r w:rsidR="00310970">
        <w:t xml:space="preserve"> while</w:t>
      </w:r>
      <w:r w:rsidR="005B69A1">
        <w:t xml:space="preserve"> measuring soil field water potential</w:t>
      </w:r>
      <w:r w:rsidR="000474F7">
        <w:t xml:space="preserve"> and compare those values with the ones we obtained in the lab. </w:t>
      </w:r>
    </w:p>
    <w:p w14:paraId="6D7F9627" w14:textId="65AAE7A9" w:rsidR="00594767" w:rsidRPr="00927584" w:rsidRDefault="001D0FBB" w:rsidP="00890DED">
      <w:pPr>
        <w:tabs>
          <w:tab w:val="left" w:pos="6379"/>
        </w:tabs>
        <w:spacing w:line="360" w:lineRule="auto"/>
        <w:ind w:firstLine="709"/>
        <w:jc w:val="both"/>
      </w:pPr>
      <w:r>
        <w:t>S</w:t>
      </w:r>
      <w:r w:rsidR="00513ED2">
        <w:t xml:space="preserve">ome </w:t>
      </w:r>
      <w:r w:rsidR="00317F8C">
        <w:t>studies</w:t>
      </w:r>
      <w:r w:rsidR="00513ED2">
        <w:t xml:space="preserve"> </w:t>
      </w:r>
      <w:r w:rsidR="00310970">
        <w:t>such as</w:t>
      </w:r>
      <w:r w:rsidR="00317F8C">
        <w:t xml:space="preserve"> Hardegree et al. (2018) suggest that wet-thermal models (i.e</w:t>
      </w:r>
      <w:r w:rsidR="00513ED2">
        <w:t xml:space="preserve">. keeping the water potential </w:t>
      </w:r>
      <w:r w:rsidR="00317F8C">
        <w:t xml:space="preserve">below the optimal </w:t>
      </w:r>
      <w:r w:rsidR="00513ED2">
        <w:t xml:space="preserve">across </w:t>
      </w:r>
      <w:r w:rsidR="00124222">
        <w:t>several temperature treatments</w:t>
      </w:r>
      <w:r w:rsidR="00317F8C">
        <w:t>) might be a precise</w:t>
      </w:r>
      <w:r w:rsidR="00124222">
        <w:t xml:space="preserve"> and less time-consuming</w:t>
      </w:r>
      <w:r w:rsidR="00317F8C">
        <w:t xml:space="preserve"> tool to </w:t>
      </w:r>
      <w:r w:rsidR="00D83807">
        <w:t>expand hydro-thermal model</w:t>
      </w:r>
      <w:r w:rsidR="002267BD">
        <w:t xml:space="preserve"> applications for non-dormant native plant species</w:t>
      </w:r>
      <w:r>
        <w:t>. However</w:t>
      </w:r>
      <w:ins w:id="226" w:author="Cuenta Microsoft" w:date="2024-11-25T15:42:00Z">
        <w:r w:rsidR="00F03596">
          <w:t>,</w:t>
        </w:r>
      </w:ins>
      <w:r w:rsidR="002267BD">
        <w:t xml:space="preserve"> </w:t>
      </w:r>
      <w:ins w:id="227" w:author="Cuenta Microsoft" w:date="2024-11-25T15:42:00Z">
        <w:r w:rsidR="00F03596">
          <w:t>the significant variation of germination base water potential found in our study</w:t>
        </w:r>
      </w:ins>
      <w:r w:rsidR="002267BD">
        <w:t xml:space="preserve"> suggest</w:t>
      </w:r>
      <w:r w:rsidR="00310970">
        <w:t>s that this wet-thermal result</w:t>
      </w:r>
      <w:r w:rsidR="002267BD">
        <w:t xml:space="preserve"> should be taken with caution in topographically complex and water-limited environments where subpopulations</w:t>
      </w:r>
      <w:r w:rsidR="00310970">
        <w:t>’</w:t>
      </w:r>
      <w:r w:rsidR="00DE61A6">
        <w:t xml:space="preserve"> germination base water potential might change.</w:t>
      </w:r>
      <w:del w:id="228" w:author="Cuenta Microsoft" w:date="2024-11-25T15:42:00Z">
        <w:r w:rsidR="00DE61A6" w:rsidDel="00F03596">
          <w:delText xml:space="preserve"> </w:delText>
        </w:r>
      </w:del>
      <w:r w:rsidR="00317F8C" w:rsidRPr="00927584">
        <w:t xml:space="preserve"> </w:t>
      </w:r>
      <w:r w:rsidR="00594767" w:rsidRPr="00927584">
        <w:t xml:space="preserve">Future research should extend our understanding of intraspecific variation in germination responses to water stress to other species and ecosystems, including different degrees of environmental water-limitation. In addition, </w:t>
      </w:r>
      <w:r w:rsidR="00046205">
        <w:t xml:space="preserve">we need </w:t>
      </w:r>
      <w:r w:rsidR="00594767" w:rsidRPr="00927584">
        <w:t>complementary studies with reciprocal sow</w:t>
      </w:r>
      <w:r w:rsidR="00202F0E">
        <w:t>ing</w:t>
      </w:r>
      <w:r w:rsidR="00594767" w:rsidRPr="00927584">
        <w:t xml:space="preserve"> and common garden experiments </w:t>
      </w:r>
      <w:r w:rsidR="00046205">
        <w:t>to</w:t>
      </w:r>
      <w:r w:rsidR="00046205" w:rsidRPr="00927584">
        <w:t xml:space="preserve"> </w:t>
      </w:r>
      <w:r w:rsidR="00594767" w:rsidRPr="00927584">
        <w:t>disentangle the effects of phenological plasticity and local adaptation</w:t>
      </w:r>
      <w:r w:rsidR="0085737C">
        <w:t>,</w:t>
      </w:r>
      <w:r w:rsidR="001C51A6">
        <w:t xml:space="preserve"> as well as directly test the potential functional significance</w:t>
      </w:r>
      <w:r w:rsidR="00046205">
        <w:t xml:space="preserve">. </w:t>
      </w:r>
      <w:ins w:id="229" w:author="Cuenta Microsoft" w:date="2024-11-26T15:14:00Z">
        <w:r w:rsidR="00E53AD4">
          <w:t xml:space="preserve">It </w:t>
        </w:r>
      </w:ins>
      <w:r w:rsidR="007D0883">
        <w:t>would be interesting to collect seeds from the extremes of the gradient</w:t>
      </w:r>
      <w:r w:rsidR="00A02CE1">
        <w:t xml:space="preserve">, </w:t>
      </w:r>
      <w:r w:rsidR="00447FBA">
        <w:t xml:space="preserve">do reciprocal sows in a greenhouse and </w:t>
      </w:r>
      <w:r w:rsidR="00861687">
        <w:t xml:space="preserve">simulate rainfall episodes of diverse intensity while measuring soil </w:t>
      </w:r>
      <w:r w:rsidR="00F01DCC">
        <w:t>base water potential and checking for germination</w:t>
      </w:r>
      <w:r w:rsidR="00594767" w:rsidRPr="00927584">
        <w:t>. Finally</w:t>
      </w:r>
      <w:r w:rsidR="005559C6">
        <w:t>,</w:t>
      </w:r>
      <w:r w:rsidR="00E53AD4">
        <w:t xml:space="preserve"> g</w:t>
      </w:r>
      <w:r w:rsidR="00FE5440">
        <w:t xml:space="preserve">ermination base water potential </w:t>
      </w:r>
      <w:ins w:id="230" w:author="Cuenta Microsoft" w:date="2024-11-26T15:15:00Z">
        <w:r w:rsidR="00E53AD4">
          <w:t xml:space="preserve">might </w:t>
        </w:r>
      </w:ins>
      <w:r w:rsidR="00FE5440">
        <w:t xml:space="preserve">influence different stages of the </w:t>
      </w:r>
      <w:ins w:id="231" w:author="Cuenta Microsoft" w:date="2024-11-26T15:16:00Z">
        <w:r w:rsidR="00E53AD4">
          <w:t xml:space="preserve">seed </w:t>
        </w:r>
      </w:ins>
      <w:r w:rsidR="00FE5440">
        <w:t>regeneration niche. For example, t</w:t>
      </w:r>
      <w:r w:rsidR="000C3570" w:rsidRPr="000C3570">
        <w:t xml:space="preserve">he </w:t>
      </w:r>
      <w:r w:rsidR="000C3570">
        <w:t xml:space="preserve">time </w:t>
      </w:r>
      <w:r w:rsidR="000C3570" w:rsidRPr="000C3570">
        <w:t xml:space="preserve">differences to reach base water potential, thus the </w:t>
      </w:r>
      <w:ins w:id="232" w:author="Cuenta Microsoft" w:date="2024-11-26T15:16:00Z">
        <w:r w:rsidR="00E53AD4">
          <w:t>germination onset</w:t>
        </w:r>
      </w:ins>
      <w:r w:rsidR="000C3570" w:rsidRPr="000C3570">
        <w:t xml:space="preserve"> </w:t>
      </w:r>
      <w:r w:rsidR="00FE5440">
        <w:t>will</w:t>
      </w:r>
      <w:r w:rsidR="000C3570" w:rsidRPr="000C3570">
        <w:t xml:space="preserve"> influenc</w:t>
      </w:r>
      <w:r w:rsidR="000C3570">
        <w:t>e</w:t>
      </w:r>
      <w:r w:rsidR="000C3570" w:rsidRPr="000C3570">
        <w:t xml:space="preserve"> seedling development</w:t>
      </w:r>
      <w:r w:rsidR="000C3570">
        <w:t xml:space="preserve">, </w:t>
      </w:r>
      <w:r w:rsidR="00FE5440">
        <w:t xml:space="preserve">a stage </w:t>
      </w:r>
      <w:r w:rsidR="000C3570" w:rsidRPr="000C3570">
        <w:t xml:space="preserve">considered highly vulnerable </w:t>
      </w:r>
      <w:r w:rsidR="00D70CE6">
        <w:fldChar w:fldCharType="begin" w:fldLock="1"/>
      </w:r>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r w:rsidR="00D70CE6">
        <w:fldChar w:fldCharType="end"/>
      </w:r>
      <w:r w:rsidR="000C3570">
        <w:t>, generating a potential mismatch between suitable environmental conditions and proper developmental stage</w:t>
      </w:r>
      <w:r w:rsidR="00FE5440">
        <w:t xml:space="preserve">. The developmental mismatch could </w:t>
      </w:r>
      <w:r w:rsidR="00A129EE">
        <w:t xml:space="preserve">then </w:t>
      </w:r>
      <w:r w:rsidR="00FE5440">
        <w:t>lead</w:t>
      </w:r>
      <w:r w:rsidR="000C3570">
        <w:t xml:space="preserve"> to a reduced reproductive success </w:t>
      </w:r>
      <w:r w:rsidR="008D5298">
        <w:fldChar w:fldCharType="begin" w:fldLock="1"/>
      </w:r>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r w:rsidR="008D5298">
        <w:fldChar w:fldCharType="end"/>
      </w:r>
      <w:r w:rsidR="00FE5440">
        <w:t xml:space="preserve">. </w:t>
      </w:r>
      <w:del w:id="233" w:author="Cuenta Microsoft" w:date="2024-11-27T10:06:00Z">
        <w:r w:rsidR="000C3570" w:rsidRPr="000C3570" w:rsidDel="00A73E41">
          <w:delText xml:space="preserve"> </w:delText>
        </w:r>
      </w:del>
      <w:ins w:id="234" w:author="Cuenta Microsoft" w:date="2024-11-27T10:13:00Z">
        <w:r w:rsidR="00A73E41">
          <w:t>There have been evidence of drought diminishing dormancy intensity (</w:t>
        </w:r>
      </w:ins>
      <w:ins w:id="235" w:author="Cuenta Microsoft" w:date="2024-11-27T10:18:00Z">
        <w:r w:rsidR="009D5DB5">
          <w:t xml:space="preserve">Steadman </w:t>
        </w:r>
        <w:r w:rsidR="009D5DB5" w:rsidRPr="009D5DB5">
          <w:rPr>
            <w:i/>
          </w:rPr>
          <w:t>et al.,</w:t>
        </w:r>
        <w:r w:rsidR="009D5DB5">
          <w:t xml:space="preserve"> 2004</w:t>
        </w:r>
      </w:ins>
      <w:ins w:id="236" w:author="Cuenta Microsoft" w:date="2024-11-27T10:13:00Z">
        <w:r w:rsidR="00A73E41">
          <w:t>) reduced seed size (</w:t>
        </w:r>
      </w:ins>
      <w:ins w:id="237" w:author="Cuenta Microsoft" w:date="2024-11-27T10:14:00Z">
        <w:r w:rsidR="00A73E41">
          <w:t>Stamp 1990</w:t>
        </w:r>
      </w:ins>
      <w:ins w:id="238" w:author="Cuenta Microsoft" w:date="2024-11-27T10:13:00Z">
        <w:r w:rsidR="00A73E41">
          <w:t>) and reduced seed production (</w:t>
        </w:r>
        <w:proofErr w:type="spellStart"/>
        <w:r w:rsidR="00A73E41">
          <w:t>Recart</w:t>
        </w:r>
        <w:proofErr w:type="spellEnd"/>
        <w:r w:rsidR="00A73E41">
          <w:t xml:space="preserve"> and </w:t>
        </w:r>
      </w:ins>
      <w:ins w:id="239" w:author="Cuenta Microsoft" w:date="2024-11-27T10:14:00Z">
        <w:r w:rsidR="00A73E41">
          <w:t>Campbell, 2021</w:t>
        </w:r>
      </w:ins>
      <w:ins w:id="240" w:author="Cuenta Microsoft" w:date="2024-11-27T10:13:00Z">
        <w:r w:rsidR="00A73E41">
          <w:t xml:space="preserve">). </w:t>
        </w:r>
      </w:ins>
      <w:r w:rsidR="00FE5440">
        <w:t xml:space="preserve">Another </w:t>
      </w:r>
      <w:r w:rsidR="00A129EE">
        <w:t>regeneration</w:t>
      </w:r>
      <w:r w:rsidR="00FE5440">
        <w:t xml:space="preserve"> stage </w:t>
      </w:r>
      <w:ins w:id="241" w:author="Cuenta Microsoft" w:date="2024-11-26T15:16:00Z">
        <w:r w:rsidR="00E53AD4">
          <w:t>potentially affected might be</w:t>
        </w:r>
      </w:ins>
      <w:r w:rsidR="00FE5440">
        <w:t xml:space="preserve"> soil seed persistence, </w:t>
      </w:r>
      <w:r w:rsidR="005B688B">
        <w:t xml:space="preserve">during which </w:t>
      </w:r>
      <w:r w:rsidR="00FE5440">
        <w:t>seed</w:t>
      </w:r>
      <w:r w:rsidR="005B688B">
        <w:t>s</w:t>
      </w:r>
      <w:r w:rsidR="00FE5440">
        <w:t xml:space="preserve"> undergo cyclical </w:t>
      </w:r>
      <w:r w:rsidR="00A129EE">
        <w:t>rehydration cycles</w:t>
      </w:r>
      <w:r w:rsidR="000C3570" w:rsidRPr="000C3570">
        <w:t xml:space="preserve"> </w:t>
      </w:r>
      <w:r w:rsidR="00FE5440">
        <w:t xml:space="preserve">that </w:t>
      </w:r>
      <w:r w:rsidR="00EA57C1">
        <w:t xml:space="preserve">influence </w:t>
      </w:r>
      <w:r w:rsidR="00FE5440">
        <w:t xml:space="preserve">seed viability in the soil </w:t>
      </w:r>
      <w:r w:rsidR="003A6892">
        <w:fldChar w:fldCharType="begin" w:fldLock="1"/>
      </w:r>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r w:rsidR="003A6892">
        <w:fldChar w:fldCharType="end"/>
      </w:r>
      <w:r w:rsidR="00FE5440">
        <w:t xml:space="preserve">, </w:t>
      </w:r>
      <w:r w:rsidR="00936E40">
        <w:t xml:space="preserve">and it </w:t>
      </w:r>
      <w:r w:rsidR="00FE5440">
        <w:t>would be interesting to test if their germinati</w:t>
      </w:r>
      <w:r w:rsidR="00066D2E">
        <w:t>on base water potential could</w:t>
      </w:r>
      <w:r w:rsidR="00FE5440">
        <w:t xml:space="preserve"> also be related to these rehydration times and persistence</w:t>
      </w:r>
      <w:r w:rsidR="000C3570" w:rsidRPr="000C3570">
        <w:t>.</w:t>
      </w:r>
      <w:r w:rsidR="00594767" w:rsidRPr="00927584">
        <w:t xml:space="preserve"> </w:t>
      </w:r>
    </w:p>
    <w:p w14:paraId="6D7F9628" w14:textId="21CE22E6" w:rsidR="00594767" w:rsidRPr="00927584" w:rsidRDefault="0085737C" w:rsidP="00594767">
      <w:pPr>
        <w:spacing w:line="360" w:lineRule="auto"/>
        <w:ind w:firstLine="709"/>
        <w:jc w:val="both"/>
      </w:pPr>
      <w:r>
        <w:t>In conclusion</w:t>
      </w:r>
      <w:r w:rsidR="00594767" w:rsidRPr="00927584">
        <w:t xml:space="preserve">, </w:t>
      </w:r>
      <w:r w:rsidR="008F4C71">
        <w:t xml:space="preserve">our results indicate that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t xml:space="preserve"> is</w:t>
      </w:r>
      <w:r w:rsidR="00E33588">
        <w:t>,</w:t>
      </w:r>
      <w:r w:rsidR="00594767" w:rsidRPr="00927584">
        <w:t xml:space="preserve"> </w:t>
      </w:r>
      <w:r w:rsidR="008F4C71">
        <w:t>potentially</w:t>
      </w:r>
      <w:r w:rsidR="00E33588">
        <w:t>,</w:t>
      </w:r>
      <w:r w:rsidR="008F4C71">
        <w:t xml:space="preserve"> </w:t>
      </w:r>
      <w:r w:rsidR="00594767" w:rsidRPr="00927584">
        <w:t>a functional trait with important consequences for reproductive timing and success and, ultimately, for individual fitness</w:t>
      </w:r>
      <w:r>
        <w:t>.</w:t>
      </w:r>
      <w:r w:rsidR="00E33588">
        <w:t xml:space="preserve"> </w:t>
      </w:r>
      <w:r>
        <w:t>N</w:t>
      </w:r>
      <w:r w:rsidR="00E33588">
        <w:t>evertheless</w:t>
      </w:r>
      <w:r>
        <w:t>,</w:t>
      </w:r>
      <w:r w:rsidR="00E33588">
        <w:t xml:space="preserve"> more research is needed</w:t>
      </w:r>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proofErr w:type="spellStart"/>
      <w:r w:rsidRPr="00927584">
        <w:rPr>
          <w:rFonts w:cstheme="minorHAnsi"/>
        </w:rPr>
        <w:t>ψ</w:t>
      </w:r>
      <w:r w:rsidRPr="00927584">
        <w:rPr>
          <w:rFonts w:cstheme="minorHAnsi"/>
          <w:vertAlign w:val="subscript"/>
        </w:rPr>
        <w:t>b</w:t>
      </w:r>
      <w:proofErr w:type="spellEnd"/>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w:t>
      </w:r>
      <w:r w:rsidR="00594767" w:rsidRPr="00927584">
        <w:lastRenderedPageBreak/>
        <w:t xml:space="preserve">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Heading2"/>
        <w:spacing w:line="360" w:lineRule="auto"/>
        <w:jc w:val="both"/>
      </w:pPr>
      <w:r w:rsidRPr="00927584">
        <w:t>5. References</w:t>
      </w:r>
    </w:p>
    <w:p w14:paraId="717FD277" w14:textId="566BFF03" w:rsidR="004A640C" w:rsidRDefault="00594767" w:rsidP="004A640C">
      <w:pPr>
        <w:widowControl w:val="0"/>
        <w:autoSpaceDE w:val="0"/>
        <w:autoSpaceDN w:val="0"/>
        <w:adjustRightInd w:val="0"/>
        <w:spacing w:line="360" w:lineRule="auto"/>
        <w:rPr>
          <w:ins w:id="242" w:author="Cuenta Microsoft" w:date="2024-11-25T12:23:00Z"/>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52DEBC11" w14:textId="6515F693" w:rsidR="00877CE6" w:rsidRPr="004A640C" w:rsidRDefault="00877CE6" w:rsidP="004A640C">
      <w:pPr>
        <w:widowControl w:val="0"/>
        <w:autoSpaceDE w:val="0"/>
        <w:autoSpaceDN w:val="0"/>
        <w:adjustRightInd w:val="0"/>
        <w:spacing w:line="360" w:lineRule="auto"/>
        <w:rPr>
          <w:rFonts w:ascii="Calibri" w:hAnsi="Calibri" w:cs="Calibri"/>
          <w:noProof/>
          <w:kern w:val="0"/>
        </w:rPr>
      </w:pPr>
      <w:ins w:id="243" w:author="Cuenta Microsoft" w:date="2024-11-25T12:23:00Z">
        <w:r w:rsidRPr="004B4588">
          <w:rPr>
            <w:rFonts w:ascii="Calibri" w:hAnsi="Calibri" w:cs="Calibri"/>
            <w:noProof/>
            <w:kern w:val="0"/>
            <w:lang w:val="it-IT"/>
          </w:rPr>
          <w:t xml:space="preserve">Albert, C. H. </w:t>
        </w:r>
        <w:r w:rsidRPr="004B4588">
          <w:rPr>
            <w:rFonts w:ascii="Calibri" w:hAnsi="Calibri" w:cs="Calibri"/>
            <w:i/>
            <w:noProof/>
            <w:kern w:val="0"/>
            <w:lang w:val="it-IT"/>
          </w:rPr>
          <w:t xml:space="preserve">et al. </w:t>
        </w:r>
        <w:r>
          <w:rPr>
            <w:rFonts w:ascii="Calibri" w:hAnsi="Calibri" w:cs="Calibri"/>
            <w:noProof/>
            <w:kern w:val="0"/>
          </w:rPr>
          <w:t>(2011)</w:t>
        </w:r>
      </w:ins>
      <w:ins w:id="244" w:author="Cuenta Microsoft" w:date="2024-11-25T12:24:00Z">
        <w:r>
          <w:rPr>
            <w:rFonts w:ascii="Calibri" w:hAnsi="Calibri" w:cs="Calibri"/>
            <w:noProof/>
            <w:kern w:val="0"/>
          </w:rPr>
          <w:t xml:space="preserve"> </w:t>
        </w:r>
        <w:r w:rsidRPr="004A640C">
          <w:rPr>
            <w:rFonts w:ascii="Calibri" w:hAnsi="Calibri" w:cs="Calibri"/>
            <w:noProof/>
            <w:kern w:val="0"/>
          </w:rPr>
          <w:t>‘</w:t>
        </w:r>
        <w:r>
          <w:rPr>
            <w:rFonts w:ascii="Calibri" w:hAnsi="Calibri" w:cs="Calibri"/>
            <w:noProof/>
            <w:kern w:val="0"/>
          </w:rPr>
          <w:t>When and how should intraspecific variability be considered in trait-based plant ecology?</w:t>
        </w:r>
        <w:r w:rsidRPr="00877CE6">
          <w:rPr>
            <w:rFonts w:ascii="Calibri" w:hAnsi="Calibri" w:cs="Calibri"/>
            <w:noProof/>
            <w:kern w:val="0"/>
          </w:rPr>
          <w:t xml:space="preserve"> </w:t>
        </w:r>
        <w:r w:rsidRPr="004A640C">
          <w:rPr>
            <w:rFonts w:ascii="Calibri" w:hAnsi="Calibri" w:cs="Calibri"/>
            <w:noProof/>
            <w:kern w:val="0"/>
          </w:rPr>
          <w:t>’</w:t>
        </w:r>
        <w:r>
          <w:rPr>
            <w:rFonts w:ascii="Calibri" w:hAnsi="Calibri" w:cs="Calibri"/>
            <w:noProof/>
            <w:kern w:val="0"/>
          </w:rPr>
          <w:t xml:space="preserve">, </w:t>
        </w:r>
        <w:r w:rsidRPr="005559C6">
          <w:rPr>
            <w:rFonts w:ascii="Calibri" w:hAnsi="Calibri" w:cs="Calibri"/>
            <w:i/>
            <w:noProof/>
            <w:kern w:val="0"/>
          </w:rPr>
          <w:t>Perspectives in Plant Ecology, Evolution and S</w:t>
        </w:r>
      </w:ins>
      <w:ins w:id="245" w:author="Cuenta Microsoft" w:date="2024-11-25T12:25:00Z">
        <w:r w:rsidRPr="005559C6">
          <w:rPr>
            <w:rFonts w:ascii="Calibri" w:hAnsi="Calibri" w:cs="Calibri"/>
            <w:i/>
            <w:noProof/>
            <w:kern w:val="0"/>
          </w:rPr>
          <w:t>ystematics</w:t>
        </w:r>
        <w:r>
          <w:rPr>
            <w:rFonts w:ascii="Calibri" w:hAnsi="Calibri" w:cs="Calibri"/>
            <w:noProof/>
            <w:kern w:val="0"/>
          </w:rPr>
          <w:t>, 13(3), pp.217-225. doi:</w:t>
        </w:r>
        <w:r w:rsidRPr="00877CE6">
          <w:t xml:space="preserve"> </w:t>
        </w:r>
        <w:r w:rsidRPr="00877CE6">
          <w:rPr>
            <w:rFonts w:ascii="Calibri" w:hAnsi="Calibri" w:cs="Calibri"/>
            <w:noProof/>
            <w:kern w:val="0"/>
          </w:rPr>
          <w:t>10.1016/j.ppees.2011.04.003</w:t>
        </w:r>
        <w:r>
          <w:rPr>
            <w:rFonts w:ascii="Calibri" w:hAnsi="Calibri" w:cs="Calibri"/>
            <w:noProof/>
            <w:kern w:val="0"/>
          </w:rPr>
          <w:t>.</w:t>
        </w:r>
      </w:ins>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Seed biology: advances and applications. Proceedings of the Sixth International Workshop on Seeds, Merida, Mexico, 1999.</w:t>
      </w:r>
      <w:r w:rsidRPr="004A640C">
        <w:rPr>
          <w:rFonts w:ascii="Calibri" w:hAnsi="Calibri" w:cs="Calibri"/>
          <w:noProof/>
          <w:kern w:val="0"/>
        </w:rPr>
        <w:t>, (January), pp. 401–410. doi: 10.1079/9780851994048.0401.</w:t>
      </w:r>
    </w:p>
    <w:p w14:paraId="2E3B865A" w14:textId="77777777" w:rsidR="004A640C" w:rsidRDefault="004A640C" w:rsidP="004A640C">
      <w:pPr>
        <w:widowControl w:val="0"/>
        <w:autoSpaceDE w:val="0"/>
        <w:autoSpaceDN w:val="0"/>
        <w:adjustRightInd w:val="0"/>
        <w:spacing w:line="360" w:lineRule="auto"/>
        <w:rPr>
          <w:ins w:id="246" w:author="Cuenta Microsoft" w:date="2024-11-25T14:12:00Z"/>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07682211" w14:textId="5D51ADB6" w:rsidR="009F0958" w:rsidRPr="00397391" w:rsidRDefault="009F0958" w:rsidP="004A640C">
      <w:pPr>
        <w:widowControl w:val="0"/>
        <w:autoSpaceDE w:val="0"/>
        <w:autoSpaceDN w:val="0"/>
        <w:adjustRightInd w:val="0"/>
        <w:spacing w:line="360" w:lineRule="auto"/>
        <w:rPr>
          <w:rFonts w:ascii="Calibri" w:hAnsi="Calibri" w:cs="Calibri"/>
          <w:noProof/>
          <w:kern w:val="0"/>
        </w:rPr>
      </w:pPr>
      <w:ins w:id="247" w:author="Cuenta Microsoft" w:date="2024-11-25T14:12:00Z">
        <w:r>
          <w:rPr>
            <w:rFonts w:ascii="Calibri" w:hAnsi="Calibri" w:cs="Calibri"/>
            <w:noProof/>
            <w:kern w:val="0"/>
          </w:rPr>
          <w:t>Baskin</w:t>
        </w:r>
      </w:ins>
      <w:ins w:id="248" w:author="Cuenta Microsoft" w:date="2024-11-25T14:13:00Z">
        <w:r>
          <w:rPr>
            <w:rFonts w:ascii="Calibri" w:hAnsi="Calibri" w:cs="Calibri"/>
            <w:noProof/>
            <w:kern w:val="0"/>
          </w:rPr>
          <w:t xml:space="preserve">, C. C., Thompson, K. and Baskin, J.M. (2006). </w:t>
        </w:r>
        <w:r w:rsidRPr="004A640C">
          <w:rPr>
            <w:rFonts w:ascii="Calibri" w:hAnsi="Calibri" w:cs="Calibri"/>
            <w:noProof/>
            <w:kern w:val="0"/>
          </w:rPr>
          <w:t>‘</w:t>
        </w:r>
        <w:r>
          <w:rPr>
            <w:rFonts w:ascii="Calibri" w:hAnsi="Calibri" w:cs="Calibri"/>
            <w:noProof/>
            <w:kern w:val="0"/>
          </w:rPr>
          <w:t>Mistakes in germination ecology and how to avoid them</w:t>
        </w:r>
      </w:ins>
      <w:ins w:id="249" w:author="Cuenta Microsoft" w:date="2024-11-25T14:14:00Z">
        <w:r w:rsidRPr="004A640C">
          <w:rPr>
            <w:rFonts w:ascii="Calibri" w:hAnsi="Calibri" w:cs="Calibri"/>
            <w:noProof/>
            <w:kern w:val="0"/>
          </w:rPr>
          <w:t>‘</w:t>
        </w:r>
        <w:r>
          <w:rPr>
            <w:rFonts w:ascii="Calibri" w:hAnsi="Calibri" w:cs="Calibri"/>
            <w:noProof/>
            <w:kern w:val="0"/>
          </w:rPr>
          <w:t xml:space="preserve">, </w:t>
        </w:r>
        <w:r w:rsidRPr="005559C6">
          <w:rPr>
            <w:rFonts w:ascii="Calibri" w:hAnsi="Calibri" w:cs="Calibri"/>
            <w:i/>
            <w:noProof/>
            <w:kern w:val="0"/>
          </w:rPr>
          <w:t>Seed Science Research</w:t>
        </w:r>
        <w:r w:rsidR="00397391">
          <w:rPr>
            <w:rFonts w:ascii="Calibri" w:hAnsi="Calibri" w:cs="Calibri"/>
            <w:noProof/>
            <w:kern w:val="0"/>
          </w:rPr>
          <w:t>, 16, pp. 165-168. doi:</w:t>
        </w:r>
      </w:ins>
      <w:ins w:id="250" w:author="Cuenta Microsoft" w:date="2024-11-25T14:15:00Z">
        <w:r w:rsidR="00397391" w:rsidRPr="00397391">
          <w:t xml:space="preserve"> </w:t>
        </w:r>
        <w:r w:rsidR="00397391" w:rsidRPr="00397391">
          <w:rPr>
            <w:rFonts w:ascii="Calibri" w:hAnsi="Calibri" w:cs="Calibri"/>
            <w:noProof/>
            <w:kern w:val="0"/>
          </w:rPr>
          <w:t>10.1079/SSR2006247</w:t>
        </w:r>
        <w:r w:rsidR="00397391">
          <w:rPr>
            <w:rFonts w:ascii="Calibri" w:hAnsi="Calibri" w:cs="Calibri"/>
            <w:noProof/>
            <w:kern w:val="0"/>
          </w:rPr>
          <w:t>.</w:t>
        </w:r>
      </w:ins>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793810">
        <w:rPr>
          <w:rFonts w:ascii="Calibri" w:hAnsi="Calibri" w:cs="Calibri"/>
          <w:noProof/>
          <w:kern w:val="0"/>
          <w:lang w:val="es-CO"/>
          <w:rPrChange w:id="251" w:author="Diana María Cruz Tejada" w:date="2024-11-27T19:11:00Z" w16du:dateUtc="2024-11-27T18:11:00Z">
            <w:rPr>
              <w:rFonts w:ascii="Calibri" w:hAnsi="Calibri" w:cs="Calibri"/>
              <w:noProof/>
              <w:kern w:val="0"/>
            </w:rPr>
          </w:rPrChange>
        </w:rPr>
        <w:t xml:space="preserve">de Bello, F. </w:t>
      </w:r>
      <w:r w:rsidRPr="00793810">
        <w:rPr>
          <w:rFonts w:ascii="Calibri" w:hAnsi="Calibri" w:cs="Calibri"/>
          <w:i/>
          <w:iCs/>
          <w:noProof/>
          <w:kern w:val="0"/>
          <w:lang w:val="es-CO"/>
          <w:rPrChange w:id="252" w:author="Diana María Cruz Tejada" w:date="2024-11-27T19:11:00Z" w16du:dateUtc="2024-11-27T18:11:00Z">
            <w:rPr>
              <w:rFonts w:ascii="Calibri" w:hAnsi="Calibri" w:cs="Calibri"/>
              <w:i/>
              <w:iCs/>
              <w:noProof/>
              <w:kern w:val="0"/>
            </w:rPr>
          </w:rPrChange>
        </w:rPr>
        <w:t>et al.</w:t>
      </w:r>
      <w:r w:rsidRPr="00793810">
        <w:rPr>
          <w:rFonts w:ascii="Calibri" w:hAnsi="Calibri" w:cs="Calibri"/>
          <w:noProof/>
          <w:kern w:val="0"/>
          <w:lang w:val="es-CO"/>
          <w:rPrChange w:id="253" w:author="Diana María Cruz Tejada" w:date="2024-11-27T19:11:00Z" w16du:dateUtc="2024-11-27T18:11:00Z">
            <w:rPr>
              <w:rFonts w:ascii="Calibri" w:hAnsi="Calibri" w:cs="Calibri"/>
              <w:noProof/>
              <w:kern w:val="0"/>
            </w:rPr>
          </w:rPrChange>
        </w:rPr>
        <w:t xml:space="preserve"> </w:t>
      </w:r>
      <w:r w:rsidRPr="004A640C">
        <w:rPr>
          <w:rFonts w:ascii="Calibri" w:hAnsi="Calibri" w:cs="Calibri"/>
          <w:noProof/>
          <w:kern w:val="0"/>
        </w:rPr>
        <w:t xml:space="preserve">(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578E3A58" w14:textId="62EFED2B" w:rsidR="00A67A50" w:rsidRPr="005559C6" w:rsidRDefault="00A67A50" w:rsidP="005559C6">
      <w:pPr>
        <w:widowControl w:val="0"/>
        <w:autoSpaceDE w:val="0"/>
        <w:autoSpaceDN w:val="0"/>
        <w:adjustRightInd w:val="0"/>
        <w:spacing w:line="360" w:lineRule="auto"/>
        <w:rPr>
          <w:ins w:id="254" w:author="Cuenta Microsoft" w:date="2024-11-25T11:47:00Z"/>
          <w:rFonts w:ascii="Calibri" w:hAnsi="Calibri" w:cs="Calibri"/>
          <w:noProof/>
        </w:rPr>
      </w:pPr>
      <w:ins w:id="255" w:author="Cuenta Microsoft" w:date="2024-11-25T11:47:00Z">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ins>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Fernández-Pascual, E. and González-Rodríguez, G. (2020) ‘seedr: Hydro and Thermal Time 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w:t>
      </w:r>
      <w:r w:rsidRPr="004A640C">
        <w:rPr>
          <w:rFonts w:ascii="Calibri" w:hAnsi="Calibri" w:cs="Calibri"/>
          <w:noProof/>
          <w:kern w:val="0"/>
        </w:rPr>
        <w:lastRenderedPageBreak/>
        <w:t xml:space="preserve">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580E6387" w14:textId="364CDE08" w:rsidR="004C5C27" w:rsidRPr="004C5C27" w:rsidRDefault="004C5C27" w:rsidP="004A640C">
      <w:pPr>
        <w:widowControl w:val="0"/>
        <w:autoSpaceDE w:val="0"/>
        <w:autoSpaceDN w:val="0"/>
        <w:adjustRightInd w:val="0"/>
        <w:spacing w:line="360" w:lineRule="auto"/>
        <w:rPr>
          <w:rFonts w:ascii="Calibri" w:hAnsi="Calibri" w:cs="Calibri"/>
          <w:noProof/>
          <w:kern w:val="0"/>
        </w:rPr>
      </w:pPr>
      <w:r w:rsidRPr="004C5C27">
        <w:rPr>
          <w:rFonts w:ascii="Calibri" w:hAnsi="Calibri" w:cs="Calibri"/>
          <w:noProof/>
          <w:kern w:val="0"/>
        </w:rPr>
        <w:t xml:space="preserve">González Le Barbier, J., Roces-Díaz, J.V., Jiménez-Alfaro, B.(2024) 'Timberline patterns and dynamics depend on forest type, regional climate and topography in the </w:t>
      </w:r>
      <w:r>
        <w:rPr>
          <w:rFonts w:ascii="Calibri" w:hAnsi="Calibri" w:cs="Calibri"/>
          <w:noProof/>
          <w:kern w:val="0"/>
        </w:rPr>
        <w:t xml:space="preserve">Cantabrian Mountains (Spain)’, </w:t>
      </w:r>
      <w:r w:rsidRPr="004C5C27">
        <w:rPr>
          <w:rFonts w:ascii="Calibri" w:hAnsi="Calibri" w:cs="Calibri"/>
          <w:i/>
          <w:noProof/>
          <w:kern w:val="0"/>
        </w:rPr>
        <w:t>Journal of Vegetation Science.</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793810">
        <w:rPr>
          <w:rFonts w:ascii="Calibri" w:hAnsi="Calibri" w:cs="Calibri"/>
          <w:noProof/>
          <w:kern w:val="0"/>
          <w:lang w:val="es-CO"/>
          <w:rPrChange w:id="256" w:author="Diana María Cruz Tejada" w:date="2024-11-27T19:11:00Z" w16du:dateUtc="2024-11-27T18:11:00Z">
            <w:rPr>
              <w:rFonts w:ascii="Calibri" w:hAnsi="Calibri" w:cs="Calibri"/>
              <w:noProof/>
              <w:kern w:val="0"/>
            </w:rPr>
          </w:rPrChange>
        </w:rPr>
        <w:t xml:space="preserve">Jiménez-Alfaro, B. </w:t>
      </w:r>
      <w:r w:rsidRPr="00793810">
        <w:rPr>
          <w:rFonts w:ascii="Calibri" w:hAnsi="Calibri" w:cs="Calibri"/>
          <w:i/>
          <w:iCs/>
          <w:noProof/>
          <w:kern w:val="0"/>
          <w:lang w:val="es-CO"/>
          <w:rPrChange w:id="257" w:author="Diana María Cruz Tejada" w:date="2024-11-27T19:11:00Z" w16du:dateUtc="2024-11-27T18:11:00Z">
            <w:rPr>
              <w:rFonts w:ascii="Calibri" w:hAnsi="Calibri" w:cs="Calibri"/>
              <w:i/>
              <w:iCs/>
              <w:noProof/>
              <w:kern w:val="0"/>
            </w:rPr>
          </w:rPrChange>
        </w:rPr>
        <w:t>et al.</w:t>
      </w:r>
      <w:r w:rsidRPr="00793810">
        <w:rPr>
          <w:rFonts w:ascii="Calibri" w:hAnsi="Calibri" w:cs="Calibri"/>
          <w:noProof/>
          <w:kern w:val="0"/>
          <w:lang w:val="es-CO"/>
          <w:rPrChange w:id="258" w:author="Diana María Cruz Tejada" w:date="2024-11-27T19:11:00Z" w16du:dateUtc="2024-11-27T18:11:00Z">
            <w:rPr>
              <w:rFonts w:ascii="Calibri" w:hAnsi="Calibri" w:cs="Calibri"/>
              <w:noProof/>
              <w:kern w:val="0"/>
            </w:rPr>
          </w:rPrChange>
        </w:rPr>
        <w:t xml:space="preserve"> </w:t>
      </w:r>
      <w:r w:rsidRPr="004A640C">
        <w:rPr>
          <w:rFonts w:ascii="Calibri" w:hAnsi="Calibri" w:cs="Calibri"/>
          <w:noProof/>
          <w:kern w:val="0"/>
        </w:rPr>
        <w:t xml:space="preserve">(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w:t>
      </w:r>
      <w:r w:rsidRPr="004A640C">
        <w:rPr>
          <w:rFonts w:ascii="Calibri" w:hAnsi="Calibri" w:cs="Calibri"/>
          <w:noProof/>
          <w:kern w:val="0"/>
        </w:rPr>
        <w:lastRenderedPageBreak/>
        <w:t xml:space="preserve">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Default="004A640C" w:rsidP="004A640C">
      <w:pPr>
        <w:widowControl w:val="0"/>
        <w:autoSpaceDE w:val="0"/>
        <w:autoSpaceDN w:val="0"/>
        <w:adjustRightInd w:val="0"/>
        <w:spacing w:line="360" w:lineRule="auto"/>
        <w:rPr>
          <w:ins w:id="259" w:author="Cuenta Microsoft" w:date="2024-11-26T14:32:00Z"/>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F5FF937" w14:textId="506C814F" w:rsidR="0072331B" w:rsidRPr="005559C6" w:rsidRDefault="0072331B" w:rsidP="004A640C">
      <w:pPr>
        <w:widowControl w:val="0"/>
        <w:autoSpaceDE w:val="0"/>
        <w:autoSpaceDN w:val="0"/>
        <w:adjustRightInd w:val="0"/>
        <w:spacing w:line="360" w:lineRule="auto"/>
        <w:rPr>
          <w:rFonts w:ascii="Calibri" w:hAnsi="Calibri" w:cs="Calibri"/>
          <w:noProof/>
          <w:kern w:val="0"/>
        </w:rPr>
      </w:pPr>
      <w:ins w:id="260" w:author="Cuenta Microsoft" w:date="2024-11-26T14:32:00Z">
        <w:r w:rsidRPr="005559C6">
          <w:rPr>
            <w:rFonts w:ascii="Calibri" w:hAnsi="Calibri" w:cs="Calibri"/>
            <w:noProof/>
            <w:kern w:val="0"/>
          </w:rPr>
          <w:t>Lozano-Isla, F., Benites-Alfaro, OE. and P</w:t>
        </w:r>
        <w:r>
          <w:rPr>
            <w:rFonts w:ascii="Calibri" w:hAnsi="Calibri" w:cs="Calibri"/>
            <w:noProof/>
            <w:kern w:val="0"/>
          </w:rPr>
          <w:t>ompelli, MF. (</w:t>
        </w:r>
      </w:ins>
      <w:ins w:id="261" w:author="Cuenta Microsoft" w:date="2024-11-26T14:33:00Z">
        <w:r>
          <w:rPr>
            <w:rFonts w:ascii="Calibri" w:hAnsi="Calibri" w:cs="Calibri"/>
            <w:noProof/>
            <w:kern w:val="0"/>
          </w:rPr>
          <w:t xml:space="preserve">2019) </w:t>
        </w:r>
        <w:r w:rsidRPr="004A640C">
          <w:rPr>
            <w:rFonts w:ascii="Calibri" w:hAnsi="Calibri" w:cs="Calibri"/>
            <w:noProof/>
            <w:kern w:val="0"/>
          </w:rPr>
          <w:t>‘</w:t>
        </w:r>
        <w:r>
          <w:rPr>
            <w:rFonts w:ascii="Calibri" w:hAnsi="Calibri" w:cs="Calibri"/>
            <w:noProof/>
            <w:kern w:val="0"/>
          </w:rPr>
          <w:t>GerminaR: An R package for germination analysis with the interactive web application GerminaQuant for R</w:t>
        </w:r>
        <w:r w:rsidRPr="0072331B">
          <w:rPr>
            <w:rFonts w:ascii="Calibri" w:hAnsi="Calibri" w:cs="Calibri"/>
            <w:noProof/>
            <w:kern w:val="0"/>
          </w:rPr>
          <w:t xml:space="preserve"> </w:t>
        </w:r>
        <w:r w:rsidRPr="004A640C">
          <w:rPr>
            <w:rFonts w:ascii="Calibri" w:hAnsi="Calibri" w:cs="Calibri"/>
            <w:noProof/>
            <w:kern w:val="0"/>
          </w:rPr>
          <w:t>’</w:t>
        </w:r>
      </w:ins>
      <w:ins w:id="262" w:author="Cuenta Microsoft" w:date="2024-11-26T14:34:00Z">
        <w:r w:rsidRPr="005559C6">
          <w:rPr>
            <w:rFonts w:ascii="Calibri" w:hAnsi="Calibri" w:cs="Calibri"/>
            <w:i/>
            <w:noProof/>
            <w:kern w:val="0"/>
          </w:rPr>
          <w:t xml:space="preserve"> Ecological Research</w:t>
        </w:r>
        <w:r>
          <w:rPr>
            <w:rFonts w:ascii="Calibri" w:hAnsi="Calibri" w:cs="Calibri"/>
            <w:noProof/>
            <w:kern w:val="0"/>
          </w:rPr>
          <w:t>, 34(2), pp. 339-346. doi: 10.1111/1440-1703.1275.</w:t>
        </w:r>
      </w:ins>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793810">
        <w:rPr>
          <w:rFonts w:ascii="Calibri" w:hAnsi="Calibri" w:cs="Calibri"/>
          <w:noProof/>
          <w:kern w:val="0"/>
          <w:lang w:val="en-US"/>
          <w:rPrChange w:id="263" w:author="Diana María Cruz Tejada" w:date="2024-11-27T19:11:00Z" w16du:dateUtc="2024-11-27T18:11:00Z">
            <w:rPr>
              <w:rFonts w:ascii="Calibri" w:hAnsi="Calibri" w:cs="Calibri"/>
              <w:noProof/>
              <w:kern w:val="0"/>
              <w:lang w:val="es-ES"/>
            </w:rPr>
          </w:rPrChange>
        </w:rPr>
        <w:t xml:space="preserve">Merino-Martín, L. </w:t>
      </w:r>
      <w:r w:rsidRPr="00793810">
        <w:rPr>
          <w:rFonts w:ascii="Calibri" w:hAnsi="Calibri" w:cs="Calibri"/>
          <w:i/>
          <w:iCs/>
          <w:noProof/>
          <w:kern w:val="0"/>
          <w:lang w:val="en-US"/>
          <w:rPrChange w:id="264" w:author="Diana María Cruz Tejada" w:date="2024-11-27T19:11:00Z" w16du:dateUtc="2024-11-27T18:11:00Z">
            <w:rPr>
              <w:rFonts w:ascii="Calibri" w:hAnsi="Calibri" w:cs="Calibri"/>
              <w:i/>
              <w:iCs/>
              <w:noProof/>
              <w:kern w:val="0"/>
              <w:lang w:val="es-ES"/>
            </w:rPr>
          </w:rPrChange>
        </w:rPr>
        <w:t>et al.</w:t>
      </w:r>
      <w:r w:rsidRPr="00793810">
        <w:rPr>
          <w:rFonts w:ascii="Calibri" w:hAnsi="Calibri" w:cs="Calibri"/>
          <w:noProof/>
          <w:kern w:val="0"/>
          <w:lang w:val="en-US"/>
          <w:rPrChange w:id="265" w:author="Diana María Cruz Tejada" w:date="2024-11-27T19:11:00Z" w16du:dateUtc="2024-11-27T18:11:00Z">
            <w:rPr>
              <w:rFonts w:ascii="Calibri" w:hAnsi="Calibri" w:cs="Calibri"/>
              <w:noProof/>
              <w:kern w:val="0"/>
              <w:lang w:val="es-ES"/>
            </w:rPr>
          </w:rPrChange>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793810">
        <w:rPr>
          <w:rFonts w:ascii="Calibri" w:hAnsi="Calibri" w:cs="Calibri"/>
          <w:noProof/>
          <w:kern w:val="0"/>
          <w:lang w:val="en-US"/>
          <w:rPrChange w:id="266" w:author="Diana María Cruz Tejada" w:date="2024-11-27T19:11:00Z" w16du:dateUtc="2024-11-27T18:11:00Z">
            <w:rPr>
              <w:rFonts w:ascii="Calibri" w:hAnsi="Calibri" w:cs="Calibri"/>
              <w:noProof/>
              <w:kern w:val="0"/>
              <w:lang w:val="es-ES"/>
            </w:rPr>
          </w:rPrChange>
        </w:rPr>
        <w:t xml:space="preserve">Nicotra, A. B. </w:t>
      </w:r>
      <w:r w:rsidRPr="00793810">
        <w:rPr>
          <w:rFonts w:ascii="Calibri" w:hAnsi="Calibri" w:cs="Calibri"/>
          <w:i/>
          <w:iCs/>
          <w:noProof/>
          <w:kern w:val="0"/>
          <w:lang w:val="en-US"/>
          <w:rPrChange w:id="267" w:author="Diana María Cruz Tejada" w:date="2024-11-27T19:11:00Z" w16du:dateUtc="2024-11-27T18:11:00Z">
            <w:rPr>
              <w:rFonts w:ascii="Calibri" w:hAnsi="Calibri" w:cs="Calibri"/>
              <w:i/>
              <w:iCs/>
              <w:noProof/>
              <w:kern w:val="0"/>
              <w:lang w:val="es-ES"/>
            </w:rPr>
          </w:rPrChange>
        </w:rPr>
        <w:t>et al.</w:t>
      </w:r>
      <w:r w:rsidRPr="00793810">
        <w:rPr>
          <w:rFonts w:ascii="Calibri" w:hAnsi="Calibri" w:cs="Calibri"/>
          <w:noProof/>
          <w:kern w:val="0"/>
          <w:lang w:val="en-US"/>
          <w:rPrChange w:id="268" w:author="Diana María Cruz Tejada" w:date="2024-11-27T19:11:00Z" w16du:dateUtc="2024-11-27T18:11:00Z">
            <w:rPr>
              <w:rFonts w:ascii="Calibri" w:hAnsi="Calibri" w:cs="Calibri"/>
              <w:noProof/>
              <w:kern w:val="0"/>
              <w:lang w:val="es-ES"/>
            </w:rPr>
          </w:rPrChange>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 xml:space="preserve">New </w:t>
      </w:r>
      <w:r w:rsidRPr="004A640C">
        <w:rPr>
          <w:rFonts w:ascii="Calibri" w:hAnsi="Calibri" w:cs="Calibri"/>
          <w:i/>
          <w:iCs/>
          <w:noProof/>
          <w:kern w:val="0"/>
        </w:rPr>
        <w:lastRenderedPageBreak/>
        <w:t>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Default="004A640C" w:rsidP="004A640C">
      <w:pPr>
        <w:widowControl w:val="0"/>
        <w:autoSpaceDE w:val="0"/>
        <w:autoSpaceDN w:val="0"/>
        <w:adjustRightInd w:val="0"/>
        <w:spacing w:line="360" w:lineRule="auto"/>
        <w:rPr>
          <w:ins w:id="269" w:author="Cuenta Microsoft" w:date="2024-11-27T10:19:00Z"/>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380B18C2" w14:textId="1D1C2A51" w:rsidR="009D5DB5" w:rsidRPr="004A640C" w:rsidRDefault="009D5DB5" w:rsidP="004A640C">
      <w:pPr>
        <w:widowControl w:val="0"/>
        <w:autoSpaceDE w:val="0"/>
        <w:autoSpaceDN w:val="0"/>
        <w:adjustRightInd w:val="0"/>
        <w:spacing w:line="360" w:lineRule="auto"/>
        <w:rPr>
          <w:rFonts w:ascii="Calibri" w:hAnsi="Calibri" w:cs="Calibri"/>
          <w:noProof/>
          <w:kern w:val="0"/>
        </w:rPr>
      </w:pPr>
      <w:ins w:id="270" w:author="Cuenta Microsoft" w:date="2024-11-27T10:19:00Z">
        <w:r>
          <w:rPr>
            <w:rFonts w:ascii="Calibri" w:hAnsi="Calibri" w:cs="Calibri"/>
            <w:noProof/>
            <w:kern w:val="0"/>
          </w:rPr>
          <w:t xml:space="preserve">Recart, W. and </w:t>
        </w:r>
      </w:ins>
      <w:ins w:id="271" w:author="Cuenta Microsoft" w:date="2024-11-27T10:20:00Z">
        <w:r>
          <w:rPr>
            <w:rFonts w:ascii="Calibri" w:hAnsi="Calibri" w:cs="Calibri"/>
            <w:noProof/>
            <w:kern w:val="0"/>
          </w:rPr>
          <w:t xml:space="preserve">Campbell, D.R. (2021) </w:t>
        </w:r>
        <w:r w:rsidRPr="004A640C">
          <w:rPr>
            <w:rFonts w:ascii="Calibri" w:hAnsi="Calibri" w:cs="Calibri"/>
            <w:noProof/>
            <w:kern w:val="0"/>
          </w:rPr>
          <w:t>‘</w:t>
        </w:r>
        <w:r>
          <w:rPr>
            <w:rFonts w:ascii="Calibri" w:hAnsi="Calibri" w:cs="Calibri"/>
            <w:noProof/>
            <w:kern w:val="0"/>
          </w:rPr>
          <w:t>Water availability affects the relationship between pollen intensity and seed production</w:t>
        </w:r>
      </w:ins>
      <w:ins w:id="272" w:author="Cuenta Microsoft" w:date="2024-11-27T10:21:00Z">
        <w:r w:rsidRPr="004A640C">
          <w:rPr>
            <w:rFonts w:ascii="Calibri" w:hAnsi="Calibri" w:cs="Calibri"/>
            <w:noProof/>
            <w:kern w:val="0"/>
          </w:rPr>
          <w:t>’</w:t>
        </w:r>
        <w:r>
          <w:rPr>
            <w:rFonts w:ascii="Calibri" w:hAnsi="Calibri" w:cs="Calibri"/>
            <w:noProof/>
            <w:kern w:val="0"/>
          </w:rPr>
          <w:t xml:space="preserve">, </w:t>
        </w:r>
        <w:r w:rsidRPr="009D5DB5">
          <w:rPr>
            <w:rFonts w:ascii="Calibri" w:hAnsi="Calibri" w:cs="Calibri"/>
            <w:i/>
            <w:noProof/>
            <w:kern w:val="0"/>
          </w:rPr>
          <w:t>AoB PLANTS</w:t>
        </w:r>
        <w:r>
          <w:rPr>
            <w:rFonts w:ascii="Calibri" w:hAnsi="Calibri" w:cs="Calibri"/>
            <w:noProof/>
            <w:kern w:val="0"/>
          </w:rPr>
          <w:t>, 13(6)</w:t>
        </w:r>
      </w:ins>
      <w:ins w:id="273" w:author="Cuenta Microsoft" w:date="2024-11-27T10:22:00Z">
        <w:r>
          <w:rPr>
            <w:rFonts w:ascii="Calibri" w:hAnsi="Calibri" w:cs="Calibri"/>
            <w:noProof/>
            <w:kern w:val="0"/>
          </w:rPr>
          <w:t>. doi:</w:t>
        </w:r>
        <w:r w:rsidRPr="009D5DB5">
          <w:t xml:space="preserve"> </w:t>
        </w:r>
        <w:r w:rsidRPr="009D5DB5">
          <w:rPr>
            <w:rFonts w:ascii="Calibri" w:hAnsi="Calibri" w:cs="Calibri"/>
            <w:noProof/>
            <w:kern w:val="0"/>
          </w:rPr>
          <w:t>10.1093/aobpla/plab074</w:t>
        </w:r>
        <w:r>
          <w:rPr>
            <w:rFonts w:ascii="Calibri" w:hAnsi="Calibri" w:cs="Calibri"/>
            <w:noProof/>
            <w:kern w:val="0"/>
          </w:rPr>
          <w:t xml:space="preserve"> </w:t>
        </w:r>
      </w:ins>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w:t>
      </w:r>
      <w:del w:id="274" w:author="Cuenta Microsoft" w:date="2024-11-27T10:20:00Z">
        <w:r w:rsidRPr="004A640C" w:rsidDel="009D5DB5">
          <w:rPr>
            <w:rFonts w:ascii="Calibri" w:hAnsi="Calibri" w:cs="Calibri"/>
            <w:noProof/>
            <w:kern w:val="0"/>
          </w:rPr>
          <w:delText xml:space="preserve">. </w:delText>
        </w:r>
      </w:del>
      <w:r w:rsidRPr="004A640C">
        <w:rPr>
          <w:rFonts w:ascii="Calibri" w:hAnsi="Calibri" w:cs="Calibri"/>
          <w:noProof/>
          <w:kern w:val="0"/>
        </w:rPr>
        <w:t xml:space="preserve">(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Default="004A640C" w:rsidP="004A640C">
      <w:pPr>
        <w:widowControl w:val="0"/>
        <w:autoSpaceDE w:val="0"/>
        <w:autoSpaceDN w:val="0"/>
        <w:adjustRightInd w:val="0"/>
        <w:spacing w:line="360" w:lineRule="auto"/>
        <w:rPr>
          <w:ins w:id="275" w:author="Cuenta Microsoft" w:date="2024-11-27T10:23:00Z"/>
          <w:rFonts w:ascii="Calibri" w:hAnsi="Calibri" w:cs="Calibri"/>
          <w:noProof/>
          <w:kern w:val="0"/>
        </w:rPr>
      </w:pPr>
      <w:r w:rsidRPr="00793810">
        <w:rPr>
          <w:rFonts w:ascii="Calibri" w:hAnsi="Calibri" w:cs="Calibri"/>
          <w:noProof/>
          <w:kern w:val="0"/>
          <w:lang w:val="it-IT"/>
          <w:rPrChange w:id="276" w:author="Diana María Cruz Tejada" w:date="2024-11-27T19:11:00Z" w16du:dateUtc="2024-11-27T18:11:00Z">
            <w:rPr>
              <w:rFonts w:ascii="Calibri" w:hAnsi="Calibri" w:cs="Calibri"/>
              <w:noProof/>
              <w:kern w:val="0"/>
              <w:lang w:val="es-ES"/>
            </w:rPr>
          </w:rPrChange>
        </w:rPr>
        <w:t xml:space="preserve">Seneviratne, S. I. </w:t>
      </w:r>
      <w:r w:rsidRPr="00793810">
        <w:rPr>
          <w:rFonts w:ascii="Calibri" w:hAnsi="Calibri" w:cs="Calibri"/>
          <w:i/>
          <w:iCs/>
          <w:noProof/>
          <w:kern w:val="0"/>
          <w:lang w:val="it-IT"/>
          <w:rPrChange w:id="277" w:author="Diana María Cruz Tejada" w:date="2024-11-27T19:11:00Z" w16du:dateUtc="2024-11-27T18:11:00Z">
            <w:rPr>
              <w:rFonts w:ascii="Calibri" w:hAnsi="Calibri" w:cs="Calibri"/>
              <w:i/>
              <w:iCs/>
              <w:noProof/>
              <w:kern w:val="0"/>
              <w:lang w:val="es-ES"/>
            </w:rPr>
          </w:rPrChange>
        </w:rPr>
        <w:t>et al.</w:t>
      </w:r>
      <w:r w:rsidRPr="00793810">
        <w:rPr>
          <w:rFonts w:ascii="Calibri" w:hAnsi="Calibri" w:cs="Calibri"/>
          <w:noProof/>
          <w:kern w:val="0"/>
          <w:lang w:val="it-IT"/>
          <w:rPrChange w:id="278" w:author="Diana María Cruz Tejada" w:date="2024-11-27T19:11:00Z" w16du:dateUtc="2024-11-27T18:11:00Z">
            <w:rPr>
              <w:rFonts w:ascii="Calibri" w:hAnsi="Calibri" w:cs="Calibri"/>
              <w:noProof/>
              <w:kern w:val="0"/>
              <w:lang w:val="es-ES"/>
            </w:rPr>
          </w:rPrChange>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xml:space="preserve">, 99(3–4), pp. 125–161. doi: </w:t>
      </w:r>
      <w:r w:rsidRPr="004A640C">
        <w:rPr>
          <w:rFonts w:ascii="Calibri" w:hAnsi="Calibri" w:cs="Calibri"/>
          <w:noProof/>
          <w:kern w:val="0"/>
        </w:rPr>
        <w:lastRenderedPageBreak/>
        <w:t>10.1016/j.earscirev.2010.02.004.</w:t>
      </w:r>
    </w:p>
    <w:p w14:paraId="3D5F0F90" w14:textId="532094F7" w:rsidR="009D5DB5" w:rsidRDefault="009D5DB5" w:rsidP="004A640C">
      <w:pPr>
        <w:widowControl w:val="0"/>
        <w:autoSpaceDE w:val="0"/>
        <w:autoSpaceDN w:val="0"/>
        <w:adjustRightInd w:val="0"/>
        <w:spacing w:line="360" w:lineRule="auto"/>
        <w:rPr>
          <w:ins w:id="279" w:author="Cuenta Microsoft" w:date="2024-11-27T10:24:00Z"/>
          <w:rFonts w:ascii="Calibri" w:hAnsi="Calibri" w:cs="Calibri"/>
          <w:noProof/>
          <w:kern w:val="0"/>
        </w:rPr>
      </w:pPr>
      <w:ins w:id="280" w:author="Cuenta Microsoft" w:date="2024-11-27T10:23:00Z">
        <w:r>
          <w:rPr>
            <w:rFonts w:ascii="Calibri" w:hAnsi="Calibri" w:cs="Calibri"/>
            <w:noProof/>
            <w:kern w:val="0"/>
          </w:rPr>
          <w:t xml:space="preserve">Stamp.N.E. (1990) </w:t>
        </w:r>
        <w:r w:rsidRPr="004A640C">
          <w:rPr>
            <w:rFonts w:ascii="Calibri" w:hAnsi="Calibri" w:cs="Calibri"/>
            <w:noProof/>
            <w:kern w:val="0"/>
          </w:rPr>
          <w:t>‘</w:t>
        </w:r>
        <w:r>
          <w:rPr>
            <w:rFonts w:ascii="Calibri" w:hAnsi="Calibri" w:cs="Calibri"/>
            <w:noProof/>
            <w:kern w:val="0"/>
          </w:rPr>
          <w:t>Production and effect of seed size in a grassland annual</w:t>
        </w:r>
        <w:r w:rsidRPr="004A640C">
          <w:rPr>
            <w:rFonts w:ascii="Calibri" w:hAnsi="Calibri" w:cs="Calibri"/>
            <w:noProof/>
            <w:kern w:val="0"/>
          </w:rPr>
          <w:t>’</w:t>
        </w:r>
        <w:r>
          <w:rPr>
            <w:rFonts w:ascii="Calibri" w:hAnsi="Calibri" w:cs="Calibri"/>
            <w:noProof/>
            <w:kern w:val="0"/>
          </w:rPr>
          <w:t>, American Journal of Botany, 77(</w:t>
        </w:r>
      </w:ins>
      <w:ins w:id="281" w:author="Cuenta Microsoft" w:date="2024-11-27T10:24:00Z">
        <w:r>
          <w:rPr>
            <w:rFonts w:ascii="Calibri" w:hAnsi="Calibri" w:cs="Calibri"/>
            <w:noProof/>
            <w:kern w:val="0"/>
          </w:rPr>
          <w:t>7), pp. 874-882. doi:</w:t>
        </w:r>
        <w:r w:rsidRPr="009D5DB5">
          <w:t xml:space="preserve"> </w:t>
        </w:r>
        <w:r w:rsidRPr="009D5DB5">
          <w:rPr>
            <w:rFonts w:ascii="Calibri" w:hAnsi="Calibri" w:cs="Calibri"/>
            <w:noProof/>
            <w:kern w:val="0"/>
          </w:rPr>
          <w:t>10.2307/2444503</w:t>
        </w:r>
        <w:r>
          <w:rPr>
            <w:rFonts w:ascii="Calibri" w:hAnsi="Calibri" w:cs="Calibri"/>
            <w:noProof/>
            <w:kern w:val="0"/>
          </w:rPr>
          <w:t>.</w:t>
        </w:r>
      </w:ins>
    </w:p>
    <w:p w14:paraId="23FFB73A" w14:textId="56926346" w:rsidR="009D5DB5" w:rsidRPr="009D5DB5" w:rsidRDefault="009D5DB5" w:rsidP="004A640C">
      <w:pPr>
        <w:widowControl w:val="0"/>
        <w:autoSpaceDE w:val="0"/>
        <w:autoSpaceDN w:val="0"/>
        <w:adjustRightInd w:val="0"/>
        <w:spacing w:line="360" w:lineRule="auto"/>
        <w:rPr>
          <w:rFonts w:ascii="Calibri" w:hAnsi="Calibri" w:cs="Calibri"/>
          <w:noProof/>
          <w:kern w:val="0"/>
        </w:rPr>
      </w:pPr>
      <w:ins w:id="282" w:author="Cuenta Microsoft" w:date="2024-11-27T10:25:00Z">
        <w:r>
          <w:rPr>
            <w:rFonts w:ascii="Calibri" w:hAnsi="Calibri" w:cs="Calibri"/>
            <w:noProof/>
            <w:kern w:val="0"/>
          </w:rPr>
          <w:t xml:space="preserve">Steadman, K. J. </w:t>
        </w:r>
        <w:r w:rsidRPr="009D5DB5">
          <w:rPr>
            <w:rFonts w:ascii="Calibri" w:hAnsi="Calibri" w:cs="Calibri"/>
            <w:i/>
            <w:iCs/>
            <w:noProof/>
            <w:kern w:val="0"/>
          </w:rPr>
          <w:t>et al.</w:t>
        </w:r>
        <w:r>
          <w:rPr>
            <w:rFonts w:ascii="Calibri" w:hAnsi="Calibri" w:cs="Calibri"/>
            <w:i/>
            <w:iCs/>
            <w:noProof/>
            <w:kern w:val="0"/>
          </w:rPr>
          <w:t xml:space="preserve"> </w:t>
        </w:r>
        <w:r>
          <w:rPr>
            <w:rFonts w:ascii="Calibri" w:hAnsi="Calibri" w:cs="Calibri"/>
            <w:iCs/>
            <w:noProof/>
            <w:kern w:val="0"/>
          </w:rPr>
          <w:t xml:space="preserve">(2004) </w:t>
        </w:r>
        <w:r w:rsidRPr="004A640C">
          <w:rPr>
            <w:rFonts w:ascii="Calibri" w:hAnsi="Calibri" w:cs="Calibri"/>
            <w:noProof/>
            <w:kern w:val="0"/>
          </w:rPr>
          <w:t>‘</w:t>
        </w:r>
        <w:r>
          <w:rPr>
            <w:rFonts w:ascii="Calibri" w:hAnsi="Calibri" w:cs="Calibri"/>
            <w:noProof/>
            <w:kern w:val="0"/>
          </w:rPr>
          <w:t xml:space="preserve">Maturation temperature and rainfall influence seed dormancy characteristics of annual ryegrass </w:t>
        </w:r>
      </w:ins>
      <w:ins w:id="283" w:author="Cuenta Microsoft" w:date="2024-11-27T10:26:00Z">
        <w:r>
          <w:rPr>
            <w:rFonts w:ascii="Calibri" w:hAnsi="Calibri" w:cs="Calibri"/>
            <w:noProof/>
            <w:kern w:val="0"/>
          </w:rPr>
          <w:t>(</w:t>
        </w:r>
        <w:r w:rsidRPr="009D5DB5">
          <w:rPr>
            <w:rFonts w:ascii="Calibri" w:hAnsi="Calibri" w:cs="Calibri"/>
            <w:i/>
            <w:noProof/>
            <w:kern w:val="0"/>
          </w:rPr>
          <w:t>Lolium rigidum</w:t>
        </w:r>
        <w:r>
          <w:rPr>
            <w:rFonts w:ascii="Calibri" w:hAnsi="Calibri" w:cs="Calibri"/>
            <w:noProof/>
            <w:kern w:val="0"/>
          </w:rPr>
          <w:t>), Australian Journal of Agricultural Research, 55, pp 1047-1057. doi:</w:t>
        </w:r>
        <w:r w:rsidR="00074C00" w:rsidRPr="00074C00">
          <w:t xml:space="preserve"> </w:t>
        </w:r>
        <w:r w:rsidR="00074C00" w:rsidRPr="00074C00">
          <w:rPr>
            <w:rFonts w:ascii="Calibri" w:hAnsi="Calibri" w:cs="Calibri"/>
            <w:noProof/>
            <w:kern w:val="0"/>
          </w:rPr>
          <w:t>10.1071/AR04083</w:t>
        </w:r>
      </w:ins>
      <w:r w:rsidR="00074C00">
        <w:rPr>
          <w:rFonts w:ascii="Calibri" w:hAnsi="Calibri" w:cs="Calibri"/>
          <w:noProof/>
          <w:kern w:val="0"/>
        </w:rPr>
        <w:t>.</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Default="004A640C" w:rsidP="004A640C">
      <w:pPr>
        <w:widowControl w:val="0"/>
        <w:autoSpaceDE w:val="0"/>
        <w:autoSpaceDN w:val="0"/>
        <w:adjustRightInd w:val="0"/>
        <w:spacing w:line="360" w:lineRule="auto"/>
        <w:rPr>
          <w:ins w:id="284" w:author="Cuenta Microsoft" w:date="2024-11-25T11:48:00Z"/>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647664D5" w14:textId="3AEE8474" w:rsidR="00A67A50" w:rsidRPr="005559C6" w:rsidRDefault="00A67A50" w:rsidP="005559C6">
      <w:pPr>
        <w:widowControl w:val="0"/>
        <w:autoSpaceDE w:val="0"/>
        <w:autoSpaceDN w:val="0"/>
        <w:adjustRightInd w:val="0"/>
        <w:spacing w:line="360" w:lineRule="auto"/>
        <w:rPr>
          <w:rFonts w:ascii="Calibri" w:hAnsi="Calibri" w:cs="Calibri"/>
          <w:noProof/>
        </w:rPr>
      </w:pPr>
      <w:ins w:id="285" w:author="Cuenta Microsoft" w:date="2024-11-25T11:48:00Z">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ins>
    </w:p>
    <w:p w14:paraId="5F23599F" w14:textId="77777777" w:rsidR="004A640C" w:rsidRPr="00365B0C" w:rsidRDefault="004A640C" w:rsidP="004A640C">
      <w:pPr>
        <w:widowControl w:val="0"/>
        <w:autoSpaceDE w:val="0"/>
        <w:autoSpaceDN w:val="0"/>
        <w:adjustRightInd w:val="0"/>
        <w:spacing w:line="360" w:lineRule="auto"/>
        <w:rPr>
          <w:rFonts w:ascii="Calibri" w:hAnsi="Calibri" w:cs="Calibri"/>
          <w:noProof/>
          <w:kern w:val="0"/>
        </w:rPr>
      </w:pPr>
      <w:r w:rsidRPr="00365B0C">
        <w:rPr>
          <w:rFonts w:ascii="Calibri" w:hAnsi="Calibri" w:cs="Calibri"/>
          <w:noProof/>
          <w:kern w:val="0"/>
        </w:rPr>
        <w:t xml:space="preserve">Villela, F. A., Doni Filho, L. and Sequeira, E. L. (1991) ‘Tabela de potencial osmótico em função da concentração de polietileno glicol 6.000 e da temperatura’, </w:t>
      </w:r>
      <w:r w:rsidRPr="00365B0C">
        <w:rPr>
          <w:rFonts w:ascii="Calibri" w:hAnsi="Calibri" w:cs="Calibri"/>
          <w:i/>
          <w:iCs/>
          <w:noProof/>
          <w:kern w:val="0"/>
        </w:rPr>
        <w:t>Pesquisa Agropecuária Brasileira</w:t>
      </w:r>
      <w:r w:rsidRPr="00365B0C">
        <w:rPr>
          <w:rFonts w:ascii="Calibri" w:hAnsi="Calibri" w:cs="Calibri"/>
          <w:noProof/>
          <w:kern w:val="0"/>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xml:space="preserve">, 127(4), pp. 397–410. doi: </w:t>
      </w:r>
      <w:r w:rsidRPr="004A640C">
        <w:rPr>
          <w:rFonts w:ascii="Calibri" w:hAnsi="Calibri" w:cs="Calibri"/>
          <w:noProof/>
          <w:kern w:val="0"/>
        </w:rPr>
        <w:lastRenderedPageBreak/>
        <w:t>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Heading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w:t>
      </w:r>
      <w:proofErr w:type="spellStart"/>
      <w:r>
        <w:t>langeanus</w:t>
      </w:r>
      <w:proofErr w:type="spellEnd"/>
      <w:r>
        <w:t xml:space="preserve">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xml:space="preserve">; the red square highlights our study system. (B) One studied community with D. </w:t>
      </w:r>
      <w:proofErr w:type="spellStart"/>
      <w:r>
        <w:t>langeanus</w:t>
      </w:r>
      <w:proofErr w:type="spellEnd"/>
      <w:r>
        <w:t xml:space="preserve"> in Mediterranean alpine acidic grasslands of Sierra de </w:t>
      </w:r>
      <w:proofErr w:type="spellStart"/>
      <w:r>
        <w:t>Villabandín</w:t>
      </w:r>
      <w:proofErr w:type="spellEnd"/>
      <w:r>
        <w:t xml:space="preserve">, Cantabrian Mountains, Spain. (C) Detail of D. </w:t>
      </w:r>
      <w:proofErr w:type="spellStart"/>
      <w:r>
        <w:t>langeanus</w:t>
      </w:r>
      <w:proofErr w:type="spellEnd"/>
      <w:r>
        <w:t xml:space="preserve">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r w:rsidR="00B06B65">
        <w:t>sites</w:t>
      </w:r>
      <w:r w:rsidR="00B023A8">
        <w:t xml:space="preserve"> location</w:t>
      </w:r>
      <w:r w:rsidRPr="00660184">
        <w:t xml:space="preserve">. Upper panel: Location of the four summits included in our study. Lower panels: Aerial image of our sampling cross design in each of the four summits. In each diamond, we registered floristic </w:t>
      </w:r>
      <w:proofErr w:type="spellStart"/>
      <w:r w:rsidRPr="00660184">
        <w:t>relevés</w:t>
      </w:r>
      <w:proofErr w:type="spellEnd"/>
      <w:r w:rsidRPr="00660184">
        <w:t xml:space="preserve">, buried environmental data loggers and collected </w:t>
      </w:r>
      <w:r w:rsidRPr="00660184">
        <w:rPr>
          <w:i/>
        </w:rPr>
        <w:t xml:space="preserve">Dianthus </w:t>
      </w:r>
      <w:proofErr w:type="spellStart"/>
      <w:r w:rsidRPr="00660184">
        <w:rPr>
          <w:i/>
        </w:rPr>
        <w:t>langeanus</w:t>
      </w:r>
      <w:proofErr w:type="spellEnd"/>
      <w:r w:rsidRPr="00660184">
        <w:t xml:space="preserve"> seeds when available. Coloured squares represent subpopulations where </w:t>
      </w:r>
      <w:r w:rsidRPr="00660184">
        <w:rPr>
          <w:i/>
        </w:rPr>
        <w:t xml:space="preserve">D. </w:t>
      </w:r>
      <w:proofErr w:type="spellStart"/>
      <w:r w:rsidRPr="00660184">
        <w:rPr>
          <w:i/>
        </w:rPr>
        <w:t>langeanus</w:t>
      </w:r>
      <w:proofErr w:type="spellEnd"/>
      <w:r w:rsidRPr="00660184">
        <w:t xml:space="preserve"> was present; black squares sites where </w:t>
      </w:r>
      <w:r w:rsidRPr="00F36B92">
        <w:rPr>
          <w:i/>
        </w:rPr>
        <w:t xml:space="preserve">D. </w:t>
      </w:r>
      <w:proofErr w:type="spellStart"/>
      <w:r w:rsidRPr="00F36B92">
        <w:rPr>
          <w:i/>
        </w:rPr>
        <w:t>langeanus</w:t>
      </w:r>
      <w:proofErr w:type="spellEnd"/>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2E7F6BAA" w:rsidR="008A26DC" w:rsidRPr="00927584" w:rsidRDefault="008A26DC" w:rsidP="00F1181B">
      <w:pPr>
        <w:spacing w:line="360" w:lineRule="auto"/>
        <w:jc w:val="both"/>
      </w:pPr>
      <w:r w:rsidRPr="00927584">
        <w:rPr>
          <w:b/>
          <w:bCs/>
        </w:rPr>
        <w:t>Figure 4</w:t>
      </w:r>
      <w:r w:rsidRPr="00927584">
        <w:t>. Germination responses to water stress in fresh (i.e. dormant) and after-ripened (i.e. non-dormant) seeds. Fig</w:t>
      </w:r>
      <w:r w:rsidR="009F1C58">
        <w:t xml:space="preserve">ures show the </w:t>
      </w:r>
      <w:ins w:id="286" w:author="Cuenta Microsoft" w:date="2024-11-26T10:39:00Z">
        <w:r w:rsidR="009F1C58">
          <w:t xml:space="preserve">germination </w:t>
        </w:r>
      </w:ins>
      <w:r w:rsidRPr="00927584">
        <w:t>values averaged across all subpopulations (n = 12)</w:t>
      </w:r>
      <w:ins w:id="287" w:author="Cuenta Microsoft" w:date="2024-11-26T10:40:00Z">
        <w:r w:rsidR="009F1C58">
          <w:t xml:space="preserve"> for general patterns visualization</w:t>
        </w:r>
      </w:ins>
      <w:r w:rsidRPr="00927584">
        <w:t>.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w:t>
      </w:r>
      <w:r w:rsidR="00443DA5">
        <w:t xml:space="preserve"> (GDD)</w:t>
      </w:r>
      <w:r w:rsidRPr="00927584">
        <w:t xml:space="preserve">. Results are shown separately for fresh (i.e. dormant) and after-ripened (i.e. non-dormant) seeds (n = 12, </w:t>
      </w:r>
      <w:r w:rsidRPr="00927584">
        <w:lastRenderedPageBreak/>
        <w:t xml:space="preserve">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model. Microclimate was measured as growing degree days (GDD) above 5 °C. P-values obtained from GLMM</w:t>
      </w:r>
      <w:r>
        <w:t xml:space="preserve">s as explained in the methods. </w:t>
      </w:r>
    </w:p>
    <w:p w14:paraId="10DF0F5A" w14:textId="0F49A006" w:rsidR="006417B9" w:rsidRDefault="00F71699" w:rsidP="00443DA5">
      <w:pPr>
        <w:pStyle w:val="Heading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w:t>
      </w:r>
      <w:proofErr w:type="spellStart"/>
      <w:r w:rsidR="004D1F38">
        <w:t>Hydrotime</w:t>
      </w:r>
      <w:proofErr w:type="spellEnd"/>
      <w:r w:rsidR="004D1F38">
        <w:t xml:space="preserv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Heading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527DA3">
        <w:tc>
          <w:tcPr>
            <w:tcW w:w="1838" w:type="dxa"/>
            <w:tcBorders>
              <w:bottom w:val="single" w:sz="4" w:space="0" w:color="auto"/>
            </w:tcBorders>
          </w:tcPr>
          <w:p w14:paraId="1E672A2C" w14:textId="77777777" w:rsidR="00014F4E" w:rsidRPr="005622D3" w:rsidRDefault="00014F4E" w:rsidP="00527DA3">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527DA3">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527DA3">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527DA3">
        <w:tc>
          <w:tcPr>
            <w:tcW w:w="1838" w:type="dxa"/>
            <w:tcBorders>
              <w:top w:val="single" w:sz="4" w:space="0" w:color="auto"/>
            </w:tcBorders>
          </w:tcPr>
          <w:p w14:paraId="2523C510" w14:textId="77777777" w:rsidR="00014F4E" w:rsidRDefault="00014F4E" w:rsidP="00527DA3">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527DA3">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527DA3">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527DA3">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0BDFE1D"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r>
        <w:t>, represents</w:t>
      </w:r>
      <w:r w:rsidRPr="00B65633">
        <w:t xml:space="preserve"> the difference in time between a </w:t>
      </w:r>
      <w:r>
        <w:t>specific</w:t>
      </w:r>
      <w:r w:rsidRPr="00B65633">
        <w:t xml:space="preserve"> water potential and the base water potential needed for germination</w:t>
      </w:r>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r w:rsidRPr="00BA2305">
        <w:t xml:space="preserve"> estimate for the 50th germination percentile</w:t>
      </w:r>
      <w:r w:rsidRPr="00927584">
        <w:t xml:space="preserve">); sigma = </w:t>
      </w:r>
      <w:r w:rsidRPr="000025E5">
        <w:t xml:space="preserve">represents the standard deviation of the base water potential estimate across the percentiles of seed populations </w:t>
      </w:r>
      <w:proofErr w:type="spellStart"/>
      <w:r w:rsidRPr="000025E5">
        <w:t>i.e</w:t>
      </w:r>
      <w:proofErr w:type="spellEnd"/>
      <w:r w:rsidRPr="000025E5">
        <w:t xml:space="preserve"> how much seeds within seed populations differ in base water potential. Giving a quantitative estimate of the uniformity or synchrony in germination timing among seeds in the population</w:t>
      </w:r>
      <w:r>
        <w:t xml:space="preserve"> </w:t>
      </w:r>
      <w:r>
        <w:fldChar w:fldCharType="begin" w:fldLock="1"/>
      </w:r>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r>
        <w:fldChar w:fldCharType="end"/>
      </w:r>
      <w:r w:rsidRPr="000025E5">
        <w:t>.</w:t>
      </w:r>
      <w:r w:rsidRPr="00927584">
        <w:t>; R</w:t>
      </w:r>
      <w:r w:rsidRPr="00927584">
        <w:rPr>
          <w:vertAlign w:val="superscript"/>
        </w:rPr>
        <w:t>2</w:t>
      </w:r>
      <w:r w:rsidRPr="00927584">
        <w:t xml:space="preserve"> = </w:t>
      </w:r>
      <w:r w:rsidRPr="00E55A29">
        <w:t xml:space="preserve">adjustment of the linear model used to calculate the </w:t>
      </w:r>
      <w:proofErr w:type="spellStart"/>
      <w:r w:rsidRPr="00927584">
        <w:rPr>
          <w:rFonts w:cstheme="minorHAnsi"/>
        </w:rPr>
        <w:t>ψ</w:t>
      </w:r>
      <w:r w:rsidRPr="00927584">
        <w:rPr>
          <w:rFonts w:cstheme="minorHAnsi"/>
          <w:vertAlign w:val="subscript"/>
        </w:rPr>
        <w:t>b</w:t>
      </w:r>
      <w:proofErr w:type="spellEnd"/>
      <w:r w:rsidRPr="00927584" w:rsidDel="00E55A29">
        <w:t xml:space="preserve"> </w:t>
      </w:r>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527DA3">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527DA3">
            <w:pPr>
              <w:pStyle w:val="NoSpacing"/>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527DA3">
            <w:pPr>
              <w:pStyle w:val="NoSpacing"/>
              <w:jc w:val="center"/>
              <w:rPr>
                <w:sz w:val="20"/>
                <w:szCs w:val="20"/>
                <w:lang w:eastAsia="es-ES"/>
              </w:rPr>
            </w:pPr>
            <w:r w:rsidRPr="00927584">
              <w:rPr>
                <w:sz w:val="20"/>
                <w:szCs w:val="20"/>
                <w:lang w:eastAsia="es-ES"/>
              </w:rPr>
              <w:t>After ripened</w:t>
            </w:r>
          </w:p>
        </w:tc>
      </w:tr>
      <w:tr w:rsidR="000973E9" w:rsidRPr="00927584" w14:paraId="6A4E954C"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527DA3">
            <w:pPr>
              <w:pStyle w:val="NoSpacing"/>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527DA3">
            <w:pPr>
              <w:pStyle w:val="NoSpacing"/>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527DA3">
            <w:pPr>
              <w:pStyle w:val="NoSpacing"/>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527DA3">
            <w:pPr>
              <w:pStyle w:val="NoSpacing"/>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527DA3">
            <w:pPr>
              <w:pStyle w:val="NoSpacing"/>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527DA3">
            <w:pPr>
              <w:pStyle w:val="NoSpacing"/>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527DA3">
            <w:pPr>
              <w:pStyle w:val="NoSpacing"/>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527DA3">
            <w:pPr>
              <w:pStyle w:val="NoSpacing"/>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527DA3">
            <w:pPr>
              <w:pStyle w:val="NoSpacing"/>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527DA3">
            <w:pPr>
              <w:pStyle w:val="NoSpacing"/>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527DA3">
            <w:pPr>
              <w:pStyle w:val="NoSpacing"/>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527DA3">
            <w:pPr>
              <w:pStyle w:val="NoSpacing"/>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527DA3">
            <w:pPr>
              <w:pStyle w:val="NoSpacing"/>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527DA3">
            <w:pPr>
              <w:pStyle w:val="NoSpacing"/>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527DA3">
            <w:pPr>
              <w:pStyle w:val="NoSpacing"/>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527DA3">
            <w:pPr>
              <w:pStyle w:val="NoSpacing"/>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527DA3">
            <w:pPr>
              <w:pStyle w:val="NoSpacing"/>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527DA3">
            <w:pPr>
              <w:pStyle w:val="NoSpacing"/>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527DA3">
            <w:pPr>
              <w:pStyle w:val="NoSpacing"/>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527DA3">
            <w:pPr>
              <w:pStyle w:val="NoSpacing"/>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527DA3">
            <w:pPr>
              <w:pStyle w:val="NoSpacing"/>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527DA3">
            <w:pPr>
              <w:pStyle w:val="NoSpacing"/>
              <w:rPr>
                <w:sz w:val="20"/>
                <w:szCs w:val="20"/>
                <w:lang w:eastAsia="es-ES"/>
              </w:rPr>
            </w:pPr>
            <w:r w:rsidRPr="00927584">
              <w:rPr>
                <w:sz w:val="20"/>
                <w:szCs w:val="20"/>
                <w:lang w:eastAsia="es-ES"/>
              </w:rPr>
              <w:t>0.97</w:t>
            </w:r>
          </w:p>
        </w:tc>
      </w:tr>
      <w:tr w:rsidR="000973E9" w:rsidRPr="00927584" w14:paraId="03908EB3"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527DA3">
            <w:pPr>
              <w:pStyle w:val="NoSpacing"/>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527DA3">
            <w:pPr>
              <w:pStyle w:val="NoSpacing"/>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527DA3">
            <w:pPr>
              <w:pStyle w:val="NoSpacing"/>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527DA3">
            <w:pPr>
              <w:pStyle w:val="NoSpacing"/>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527DA3">
            <w:pPr>
              <w:pStyle w:val="NoSpacing"/>
              <w:rPr>
                <w:sz w:val="20"/>
                <w:szCs w:val="20"/>
                <w:lang w:eastAsia="es-ES"/>
              </w:rPr>
            </w:pPr>
            <w:r w:rsidRPr="00927584">
              <w:rPr>
                <w:sz w:val="20"/>
                <w:szCs w:val="20"/>
                <w:lang w:eastAsia="es-ES"/>
              </w:rPr>
              <w:t>0.96</w:t>
            </w:r>
          </w:p>
        </w:tc>
      </w:tr>
      <w:tr w:rsidR="000973E9" w:rsidRPr="00927584" w14:paraId="0E7ABE8A"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527DA3">
            <w:pPr>
              <w:pStyle w:val="NoSpacing"/>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527DA3">
            <w:pPr>
              <w:pStyle w:val="NoSpacing"/>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527DA3">
            <w:pPr>
              <w:pStyle w:val="NoSpacing"/>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527DA3">
            <w:pPr>
              <w:pStyle w:val="NoSpacing"/>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527DA3">
            <w:pPr>
              <w:pStyle w:val="NoSpacing"/>
              <w:rPr>
                <w:sz w:val="20"/>
                <w:szCs w:val="20"/>
                <w:lang w:eastAsia="es-ES"/>
              </w:rPr>
            </w:pPr>
            <w:r w:rsidRPr="00927584">
              <w:rPr>
                <w:sz w:val="20"/>
                <w:szCs w:val="20"/>
                <w:lang w:eastAsia="es-ES"/>
              </w:rPr>
              <w:t>0.98</w:t>
            </w:r>
          </w:p>
        </w:tc>
      </w:tr>
      <w:tr w:rsidR="000973E9" w:rsidRPr="00927584" w14:paraId="5A4008CC"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527DA3">
            <w:pPr>
              <w:pStyle w:val="NoSpacing"/>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527DA3">
            <w:pPr>
              <w:pStyle w:val="NoSpacing"/>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527DA3">
            <w:pPr>
              <w:pStyle w:val="NoSpacing"/>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527DA3">
            <w:pPr>
              <w:pStyle w:val="NoSpacing"/>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527DA3">
            <w:pPr>
              <w:pStyle w:val="NoSpacing"/>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527DA3">
            <w:pPr>
              <w:pStyle w:val="NoSpacing"/>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527DA3">
            <w:pPr>
              <w:pStyle w:val="NoSpacing"/>
              <w:rPr>
                <w:sz w:val="20"/>
                <w:szCs w:val="20"/>
                <w:lang w:eastAsia="es-ES"/>
              </w:rPr>
            </w:pPr>
            <w:r w:rsidRPr="00927584">
              <w:rPr>
                <w:sz w:val="20"/>
                <w:szCs w:val="20"/>
                <w:lang w:eastAsia="es-ES"/>
              </w:rPr>
              <w:t> </w:t>
            </w:r>
          </w:p>
        </w:tc>
      </w:tr>
      <w:tr w:rsidR="000973E9" w:rsidRPr="00927584" w14:paraId="1381A314"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527DA3">
            <w:pPr>
              <w:pStyle w:val="NoSpacing"/>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527DA3">
            <w:pPr>
              <w:pStyle w:val="NoSpacing"/>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527DA3">
            <w:pPr>
              <w:pStyle w:val="NoSpacing"/>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527DA3">
            <w:pPr>
              <w:pStyle w:val="NoSpacing"/>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527DA3">
            <w:pPr>
              <w:pStyle w:val="NoSpacing"/>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527DA3">
            <w:pPr>
              <w:pStyle w:val="NoSpacing"/>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527DA3">
            <w:pPr>
              <w:pStyle w:val="NoSpacing"/>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527DA3">
            <w:pPr>
              <w:pStyle w:val="NoSpacing"/>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527DA3">
            <w:pPr>
              <w:pStyle w:val="NoSpacing"/>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527DA3">
            <w:pPr>
              <w:pStyle w:val="NoSpacing"/>
              <w:rPr>
                <w:sz w:val="20"/>
                <w:szCs w:val="20"/>
                <w:lang w:eastAsia="es-ES"/>
              </w:rPr>
            </w:pPr>
            <w:r w:rsidRPr="00927584">
              <w:rPr>
                <w:sz w:val="20"/>
                <w:szCs w:val="20"/>
                <w:lang w:eastAsia="es-ES"/>
              </w:rPr>
              <w:t>0.95</w:t>
            </w:r>
          </w:p>
        </w:tc>
      </w:tr>
      <w:tr w:rsidR="000973E9" w:rsidRPr="00927584" w14:paraId="68303809"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527DA3">
            <w:pPr>
              <w:pStyle w:val="NoSpacing"/>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527DA3">
            <w:pPr>
              <w:pStyle w:val="NoSpacing"/>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527DA3">
            <w:pPr>
              <w:pStyle w:val="NoSpacing"/>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527DA3">
            <w:pPr>
              <w:pStyle w:val="NoSpacing"/>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527DA3">
            <w:pPr>
              <w:pStyle w:val="NoSpacing"/>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527DA3">
            <w:pPr>
              <w:pStyle w:val="NoSpacing"/>
              <w:rPr>
                <w:sz w:val="20"/>
                <w:szCs w:val="20"/>
                <w:lang w:eastAsia="es-ES"/>
              </w:rPr>
            </w:pPr>
            <w:r w:rsidRPr="00927584">
              <w:rPr>
                <w:sz w:val="20"/>
                <w:szCs w:val="20"/>
                <w:lang w:eastAsia="es-ES"/>
              </w:rPr>
              <w:t> </w:t>
            </w:r>
          </w:p>
        </w:tc>
      </w:tr>
      <w:tr w:rsidR="000973E9" w:rsidRPr="00927584" w14:paraId="54851780"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527DA3">
            <w:pPr>
              <w:pStyle w:val="NoSpacing"/>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527DA3">
            <w:pPr>
              <w:pStyle w:val="NoSpacing"/>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527DA3">
            <w:pPr>
              <w:pStyle w:val="NoSpacing"/>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527DA3">
            <w:pPr>
              <w:pStyle w:val="NoSpacing"/>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527DA3">
            <w:pPr>
              <w:pStyle w:val="NoSpacing"/>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527DA3">
            <w:pPr>
              <w:pStyle w:val="NoSpacing"/>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527DA3">
            <w:pPr>
              <w:pStyle w:val="NoSpacing"/>
              <w:rPr>
                <w:sz w:val="20"/>
                <w:szCs w:val="20"/>
                <w:lang w:eastAsia="es-ES"/>
              </w:rPr>
            </w:pPr>
            <w:r w:rsidRPr="00927584">
              <w:rPr>
                <w:sz w:val="20"/>
                <w:szCs w:val="20"/>
                <w:lang w:eastAsia="es-ES"/>
              </w:rPr>
              <w:t> </w:t>
            </w:r>
          </w:p>
        </w:tc>
      </w:tr>
      <w:tr w:rsidR="000973E9" w:rsidRPr="00927584" w14:paraId="734BBE14"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527DA3">
            <w:pPr>
              <w:pStyle w:val="NoSpacing"/>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527DA3">
            <w:pPr>
              <w:pStyle w:val="NoSpacing"/>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527DA3">
            <w:pPr>
              <w:pStyle w:val="NoSpacing"/>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527DA3">
            <w:pPr>
              <w:pStyle w:val="NoSpacing"/>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527DA3">
            <w:pPr>
              <w:pStyle w:val="NoSpacing"/>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527DA3">
            <w:pPr>
              <w:pStyle w:val="NoSpacing"/>
              <w:rPr>
                <w:sz w:val="20"/>
                <w:szCs w:val="20"/>
                <w:lang w:eastAsia="es-ES"/>
              </w:rPr>
            </w:pPr>
            <w:r w:rsidRPr="00927584">
              <w:rPr>
                <w:sz w:val="20"/>
                <w:szCs w:val="20"/>
                <w:lang w:eastAsia="es-ES"/>
              </w:rPr>
              <w:t>0.96</w:t>
            </w:r>
          </w:p>
        </w:tc>
      </w:tr>
      <w:tr w:rsidR="000973E9" w:rsidRPr="00927584" w14:paraId="5315B7B2"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527DA3">
            <w:pPr>
              <w:pStyle w:val="NoSpacing"/>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527DA3">
            <w:pPr>
              <w:pStyle w:val="NoSpacing"/>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527DA3">
            <w:pPr>
              <w:pStyle w:val="NoSpacing"/>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527DA3">
            <w:pPr>
              <w:pStyle w:val="NoSpacing"/>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527DA3">
            <w:pPr>
              <w:pStyle w:val="NoSpacing"/>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527DA3">
            <w:pPr>
              <w:pStyle w:val="NoSpacing"/>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527DA3">
            <w:pPr>
              <w:pStyle w:val="NoSpacing"/>
              <w:rPr>
                <w:sz w:val="20"/>
                <w:szCs w:val="20"/>
                <w:lang w:eastAsia="es-ES"/>
              </w:rPr>
            </w:pPr>
            <w:r w:rsidRPr="00927584">
              <w:rPr>
                <w:sz w:val="20"/>
                <w:szCs w:val="20"/>
                <w:lang w:eastAsia="es-ES"/>
              </w:rPr>
              <w:t> </w:t>
            </w:r>
          </w:p>
        </w:tc>
      </w:tr>
      <w:tr w:rsidR="000973E9" w:rsidRPr="00927584" w14:paraId="6E7E1810"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527DA3">
            <w:pPr>
              <w:pStyle w:val="NoSpacing"/>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527DA3">
            <w:pPr>
              <w:pStyle w:val="NoSpacing"/>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527DA3">
            <w:pPr>
              <w:pStyle w:val="NoSpacing"/>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527DA3">
            <w:pPr>
              <w:pStyle w:val="NoSpacing"/>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527DA3">
            <w:pPr>
              <w:pStyle w:val="NoSpacing"/>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527DA3">
            <w:pPr>
              <w:pStyle w:val="NoSpacing"/>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527DA3">
            <w:pPr>
              <w:pStyle w:val="NoSpacing"/>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527DA3">
            <w:pPr>
              <w:pStyle w:val="NoSpacing"/>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527DA3">
            <w:pPr>
              <w:pStyle w:val="NoSpacing"/>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527DA3">
            <w:pPr>
              <w:pStyle w:val="NoSpacing"/>
              <w:rPr>
                <w:sz w:val="20"/>
                <w:szCs w:val="20"/>
                <w:lang w:eastAsia="es-ES"/>
              </w:rPr>
            </w:pPr>
            <w:r w:rsidRPr="00927584">
              <w:rPr>
                <w:sz w:val="20"/>
                <w:szCs w:val="20"/>
                <w:lang w:eastAsia="es-ES"/>
              </w:rPr>
              <w:t>0.95</w:t>
            </w:r>
          </w:p>
        </w:tc>
      </w:tr>
      <w:tr w:rsidR="000973E9" w:rsidRPr="00927584" w14:paraId="04D43473"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527DA3">
            <w:pPr>
              <w:pStyle w:val="NoSpacing"/>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527DA3">
            <w:pPr>
              <w:pStyle w:val="NoSpacing"/>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527DA3">
            <w:pPr>
              <w:pStyle w:val="NoSpacing"/>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527DA3">
            <w:pPr>
              <w:pStyle w:val="NoSpacing"/>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527DA3">
            <w:pPr>
              <w:pStyle w:val="NoSpacing"/>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527DA3">
            <w:pPr>
              <w:pStyle w:val="NoSpacing"/>
              <w:rPr>
                <w:sz w:val="20"/>
                <w:szCs w:val="20"/>
                <w:lang w:eastAsia="es-ES"/>
              </w:rPr>
            </w:pPr>
            <w:r w:rsidRPr="00927584">
              <w:rPr>
                <w:sz w:val="20"/>
                <w:szCs w:val="20"/>
                <w:lang w:eastAsia="es-ES"/>
              </w:rPr>
              <w:t> </w:t>
            </w:r>
          </w:p>
        </w:tc>
      </w:tr>
      <w:tr w:rsidR="000973E9" w:rsidRPr="00927584" w14:paraId="3AC3FFCE"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527DA3">
            <w:pPr>
              <w:pStyle w:val="NoSpacing"/>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527DA3">
            <w:pPr>
              <w:pStyle w:val="NoSpacing"/>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527DA3">
            <w:pPr>
              <w:pStyle w:val="NoSpacing"/>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527DA3">
            <w:pPr>
              <w:pStyle w:val="NoSpacing"/>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527DA3">
            <w:pPr>
              <w:pStyle w:val="NoSpacing"/>
              <w:rPr>
                <w:sz w:val="20"/>
                <w:szCs w:val="20"/>
                <w:lang w:eastAsia="es-ES"/>
              </w:rPr>
            </w:pPr>
            <w:r w:rsidRPr="00927584">
              <w:rPr>
                <w:sz w:val="20"/>
                <w:szCs w:val="20"/>
                <w:lang w:eastAsia="es-ES"/>
              </w:rPr>
              <w:t>0.95</w:t>
            </w:r>
          </w:p>
        </w:tc>
      </w:tr>
      <w:tr w:rsidR="000973E9" w:rsidRPr="00927584" w14:paraId="14850B79"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527DA3">
            <w:pPr>
              <w:pStyle w:val="NoSpacing"/>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527DA3">
            <w:pPr>
              <w:pStyle w:val="NoSpacing"/>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527DA3">
            <w:pPr>
              <w:pStyle w:val="NoSpacing"/>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527DA3">
            <w:pPr>
              <w:pStyle w:val="NoSpacing"/>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527DA3">
            <w:pPr>
              <w:pStyle w:val="NoSpacing"/>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527DA3">
            <w:pPr>
              <w:pStyle w:val="NoSpacing"/>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527DA3">
            <w:pPr>
              <w:pStyle w:val="NoSpacing"/>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527DA3">
            <w:pPr>
              <w:pStyle w:val="NoSpacing"/>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527DA3">
            <w:pPr>
              <w:pStyle w:val="NoSpacing"/>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527DA3">
            <w:pPr>
              <w:pStyle w:val="NoSpacing"/>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527DA3">
            <w:pPr>
              <w:pStyle w:val="NoSpacing"/>
              <w:rPr>
                <w:sz w:val="20"/>
                <w:szCs w:val="20"/>
                <w:lang w:eastAsia="es-ES"/>
              </w:rPr>
            </w:pPr>
            <w:r w:rsidRPr="00927584">
              <w:rPr>
                <w:sz w:val="20"/>
                <w:szCs w:val="20"/>
                <w:lang w:eastAsia="es-ES"/>
              </w:rPr>
              <w:t>0.94</w:t>
            </w:r>
          </w:p>
        </w:tc>
      </w:tr>
      <w:tr w:rsidR="000973E9" w:rsidRPr="00927584" w14:paraId="4BA32F7A"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527DA3">
            <w:pPr>
              <w:pStyle w:val="NoSpacing"/>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527DA3">
            <w:pPr>
              <w:pStyle w:val="NoSpacing"/>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527DA3">
            <w:pPr>
              <w:pStyle w:val="NoSpacing"/>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527DA3">
            <w:pPr>
              <w:pStyle w:val="NoSpacing"/>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527DA3">
            <w:pPr>
              <w:pStyle w:val="NoSpacing"/>
              <w:rPr>
                <w:sz w:val="20"/>
                <w:szCs w:val="20"/>
                <w:lang w:eastAsia="es-ES"/>
              </w:rPr>
            </w:pPr>
            <w:r w:rsidRPr="00927584">
              <w:rPr>
                <w:sz w:val="20"/>
                <w:szCs w:val="20"/>
                <w:lang w:eastAsia="es-ES"/>
              </w:rPr>
              <w:t>0.94</w:t>
            </w:r>
          </w:p>
        </w:tc>
      </w:tr>
      <w:tr w:rsidR="000973E9" w:rsidRPr="00927584" w14:paraId="22FD6880"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527DA3">
            <w:pPr>
              <w:pStyle w:val="NoSpacing"/>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527DA3">
            <w:pPr>
              <w:pStyle w:val="NoSpacing"/>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527DA3">
            <w:pPr>
              <w:pStyle w:val="NoSpacing"/>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527DA3">
            <w:pPr>
              <w:pStyle w:val="NoSpacing"/>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527DA3">
            <w:pPr>
              <w:pStyle w:val="NoSpacing"/>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527DA3">
            <w:pPr>
              <w:pStyle w:val="NoSpacing"/>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527DA3">
            <w:pPr>
              <w:pStyle w:val="NoSpacing"/>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527DA3">
            <w:pPr>
              <w:pStyle w:val="NoSpacing"/>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527DA3">
            <w:pPr>
              <w:pStyle w:val="NoSpacing"/>
              <w:rPr>
                <w:sz w:val="20"/>
                <w:szCs w:val="20"/>
                <w:lang w:eastAsia="es-ES"/>
              </w:rPr>
            </w:pPr>
            <w:r w:rsidRPr="00927584">
              <w:rPr>
                <w:sz w:val="20"/>
                <w:szCs w:val="20"/>
                <w:lang w:eastAsia="es-ES"/>
              </w:rPr>
              <w:t>0.93</w:t>
            </w:r>
          </w:p>
        </w:tc>
      </w:tr>
      <w:tr w:rsidR="000973E9" w:rsidRPr="00927584" w14:paraId="056C9C8E"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527DA3">
            <w:pPr>
              <w:pStyle w:val="NoSpacing"/>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527DA3">
            <w:pPr>
              <w:pStyle w:val="NoSpacing"/>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527DA3">
            <w:pPr>
              <w:pStyle w:val="NoSpacing"/>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527DA3">
            <w:pPr>
              <w:pStyle w:val="NoSpacing"/>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527DA3">
            <w:pPr>
              <w:pStyle w:val="NoSpacing"/>
              <w:rPr>
                <w:sz w:val="20"/>
                <w:szCs w:val="20"/>
                <w:lang w:eastAsia="es-ES"/>
              </w:rPr>
            </w:pPr>
            <w:r w:rsidRPr="00927584">
              <w:rPr>
                <w:sz w:val="20"/>
                <w:szCs w:val="20"/>
                <w:lang w:eastAsia="es-ES"/>
              </w:rPr>
              <w:t>0.90</w:t>
            </w:r>
          </w:p>
        </w:tc>
      </w:tr>
      <w:tr w:rsidR="000973E9" w:rsidRPr="00927584" w14:paraId="7DDC31C9"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527DA3">
            <w:pPr>
              <w:pStyle w:val="NoSpacing"/>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527DA3">
            <w:pPr>
              <w:pStyle w:val="NoSpacing"/>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527DA3">
            <w:pPr>
              <w:pStyle w:val="NoSpacing"/>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527DA3">
            <w:pPr>
              <w:pStyle w:val="NoSpacing"/>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527DA3">
            <w:pPr>
              <w:pStyle w:val="NoSpacing"/>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527DA3">
            <w:pPr>
              <w:pStyle w:val="NoSpacing"/>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527DA3">
            <w:pPr>
              <w:pStyle w:val="NoSpacing"/>
              <w:rPr>
                <w:sz w:val="20"/>
                <w:szCs w:val="20"/>
                <w:lang w:eastAsia="es-ES"/>
              </w:rPr>
            </w:pPr>
            <w:r w:rsidRPr="00927584">
              <w:rPr>
                <w:sz w:val="20"/>
                <w:szCs w:val="20"/>
                <w:lang w:eastAsia="es-ES"/>
              </w:rPr>
              <w:t> </w:t>
            </w:r>
          </w:p>
        </w:tc>
      </w:tr>
      <w:tr w:rsidR="000973E9" w:rsidRPr="00927584" w14:paraId="5DA228D5"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527DA3">
            <w:pPr>
              <w:pStyle w:val="NoSpacing"/>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527DA3">
            <w:pPr>
              <w:pStyle w:val="NoSpacing"/>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527DA3">
            <w:pPr>
              <w:pStyle w:val="NoSpacing"/>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527DA3">
            <w:pPr>
              <w:pStyle w:val="NoSpacing"/>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527DA3">
            <w:pPr>
              <w:pStyle w:val="NoSpacing"/>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527DA3">
            <w:pPr>
              <w:pStyle w:val="NoSpacing"/>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527DA3">
            <w:pPr>
              <w:pStyle w:val="NoSpacing"/>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527DA3">
            <w:pPr>
              <w:pStyle w:val="NoSpacing"/>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527DA3">
            <w:pPr>
              <w:pStyle w:val="NoSpacing"/>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527DA3">
            <w:pPr>
              <w:pStyle w:val="NoSpacing"/>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0" w:author="Diana María Cruz Tejada" w:date="2024-11-27T19:13:00Z" w:initials="DC">
    <w:p w14:paraId="7C409407" w14:textId="77777777" w:rsidR="00793810" w:rsidRDefault="00793810" w:rsidP="00793810">
      <w:pPr>
        <w:pStyle w:val="CommentText"/>
      </w:pPr>
      <w:r>
        <w:rPr>
          <w:rStyle w:val="CommentReference"/>
        </w:rPr>
        <w:annotationRef/>
      </w:r>
      <w:r>
        <w:rPr>
          <w:lang w:val="it-IT"/>
        </w:rPr>
        <w:t>Personal observations? Por qué conocemos su germinacion? Tal vez vale la pena especificarlo o agregar una referencia (?)</w:t>
      </w:r>
    </w:p>
  </w:comment>
  <w:comment w:id="72" w:author="Cuenta Microsoft" w:date="2024-11-27T11:13:00Z" w:initials="CM">
    <w:p w14:paraId="2218CE3F" w14:textId="243CAC76" w:rsidR="004D6302" w:rsidRDefault="004D6302">
      <w:pPr>
        <w:pStyle w:val="CommentText"/>
      </w:pPr>
      <w:r>
        <w:rPr>
          <w:rStyle w:val="CommentReference"/>
        </w:rPr>
        <w:annotationRef/>
      </w:r>
      <w:r>
        <w:t>Move to supplementary?</w:t>
      </w:r>
    </w:p>
  </w:comment>
  <w:comment w:id="112" w:author="Diana María Cruz Tejada" w:date="2024-11-27T19:36:00Z" w:initials="DC">
    <w:p w14:paraId="6A36A2E4" w14:textId="77777777" w:rsidR="00AF7711" w:rsidRDefault="00AF7711" w:rsidP="00AF7711">
      <w:pPr>
        <w:pStyle w:val="CommentText"/>
      </w:pPr>
      <w:r>
        <w:rPr>
          <w:rStyle w:val="CommentReference"/>
        </w:rPr>
        <w:annotationRef/>
      </w:r>
      <w:r>
        <w:rPr>
          <w:lang w:val="es-CO"/>
        </w:rPr>
        <w:t>Aun no has agregado esta referencia en la lista</w:t>
      </w:r>
    </w:p>
  </w:comment>
  <w:comment w:id="121" w:author="Diana María Cruz Tejada" w:date="2024-11-27T19:36:00Z" w:initials="DC">
    <w:p w14:paraId="775852E4" w14:textId="77777777" w:rsidR="00365B0C" w:rsidRDefault="00365B0C" w:rsidP="00365B0C">
      <w:pPr>
        <w:pStyle w:val="CommentText"/>
      </w:pPr>
      <w:r>
        <w:rPr>
          <w:rStyle w:val="CommentReference"/>
        </w:rPr>
        <w:annotationRef/>
      </w:r>
      <w:r>
        <w:rPr>
          <w:lang w:val="es-CO"/>
        </w:rPr>
        <w:t>Aun no has agregado esta referencia en la lis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C409407" w15:done="0"/>
  <w15:commentEx w15:paraId="2218CE3F" w15:done="0"/>
  <w15:commentEx w15:paraId="6A36A2E4" w15:done="0"/>
  <w15:commentEx w15:paraId="775852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066C32" w16cex:dateUtc="2024-11-27T18:13:00Z"/>
  <w16cex:commentExtensible w16cex:durableId="5D8AAE62" w16cex:dateUtc="2024-11-27T18:36:00Z"/>
  <w16cex:commentExtensible w16cex:durableId="6E6A9AAE" w16cex:dateUtc="2024-11-27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C409407" w16cid:durableId="1B066C32"/>
  <w16cid:commentId w16cid:paraId="2218CE3F" w16cid:durableId="34717CE3"/>
  <w16cid:commentId w16cid:paraId="6A36A2E4" w16cid:durableId="5D8AAE62"/>
  <w16cid:commentId w16cid:paraId="775852E4" w16cid:durableId="6E6A9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214D30" w14:textId="77777777" w:rsidR="00E008E1" w:rsidRDefault="00E008E1" w:rsidP="001B1818">
      <w:pPr>
        <w:spacing w:after="0" w:line="240" w:lineRule="auto"/>
      </w:pPr>
      <w:r>
        <w:separator/>
      </w:r>
    </w:p>
  </w:endnote>
  <w:endnote w:type="continuationSeparator" w:id="0">
    <w:p w14:paraId="05EA4696" w14:textId="77777777" w:rsidR="00E008E1" w:rsidRDefault="00E008E1"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Content>
      <w:p w14:paraId="038DCE25" w14:textId="54712188" w:rsidR="005559C6" w:rsidRDefault="005559C6">
        <w:pPr>
          <w:pStyle w:val="Footer"/>
          <w:jc w:val="center"/>
        </w:pPr>
        <w:r>
          <w:fldChar w:fldCharType="begin"/>
        </w:r>
        <w:r>
          <w:instrText>PAGE   \* MERGEFORMAT</w:instrText>
        </w:r>
        <w:r>
          <w:fldChar w:fldCharType="separate"/>
        </w:r>
        <w:r w:rsidR="0004597B" w:rsidRPr="0004597B">
          <w:rPr>
            <w:noProof/>
            <w:lang w:val="es-ES"/>
          </w:rPr>
          <w:t>26</w:t>
        </w:r>
        <w:r>
          <w:fldChar w:fldCharType="end"/>
        </w:r>
      </w:p>
    </w:sdtContent>
  </w:sdt>
  <w:p w14:paraId="145F8462" w14:textId="77777777" w:rsidR="005559C6" w:rsidRDefault="005559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46BE20" w14:textId="77777777" w:rsidR="00E008E1" w:rsidRDefault="00E008E1" w:rsidP="001B1818">
      <w:pPr>
        <w:spacing w:after="0" w:line="240" w:lineRule="auto"/>
      </w:pPr>
      <w:r>
        <w:separator/>
      </w:r>
    </w:p>
  </w:footnote>
  <w:footnote w:type="continuationSeparator" w:id="0">
    <w:p w14:paraId="23F96FDD" w14:textId="77777777" w:rsidR="00E008E1" w:rsidRDefault="00E008E1"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736275491">
    <w:abstractNumId w:val="3"/>
  </w:num>
  <w:num w:numId="2" w16cid:durableId="134102194">
    <w:abstractNumId w:val="4"/>
  </w:num>
  <w:num w:numId="3" w16cid:durableId="456994554">
    <w:abstractNumId w:val="2"/>
  </w:num>
  <w:num w:numId="4" w16cid:durableId="1454127674">
    <w:abstractNumId w:val="8"/>
  </w:num>
  <w:num w:numId="5" w16cid:durableId="1339193573">
    <w:abstractNumId w:val="0"/>
  </w:num>
  <w:num w:numId="6" w16cid:durableId="183910506">
    <w:abstractNumId w:val="7"/>
  </w:num>
  <w:num w:numId="7" w16cid:durableId="1355375387">
    <w:abstractNumId w:val="5"/>
  </w:num>
  <w:num w:numId="8" w16cid:durableId="15620758">
    <w:abstractNumId w:val="1"/>
  </w:num>
  <w:num w:numId="9" w16cid:durableId="20546956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uenta Microsoft">
    <w15:presenceInfo w15:providerId="Windows Live" w15:userId="e18eea43b52b8463"/>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C3NLa0MLA0t7A0MjRS0lEKTi0uzszPAykwrAUAwyrvmywAAAA="/>
  </w:docVars>
  <w:rsids>
    <w:rsidRoot w:val="00594767"/>
    <w:rsid w:val="000025E5"/>
    <w:rsid w:val="00002E43"/>
    <w:rsid w:val="00006675"/>
    <w:rsid w:val="000125CD"/>
    <w:rsid w:val="0001495D"/>
    <w:rsid w:val="00014F4E"/>
    <w:rsid w:val="00040125"/>
    <w:rsid w:val="0004142B"/>
    <w:rsid w:val="0004597B"/>
    <w:rsid w:val="0004617C"/>
    <w:rsid w:val="00046205"/>
    <w:rsid w:val="000473F5"/>
    <w:rsid w:val="000474F7"/>
    <w:rsid w:val="0005408A"/>
    <w:rsid w:val="000571EE"/>
    <w:rsid w:val="000641E1"/>
    <w:rsid w:val="000662BC"/>
    <w:rsid w:val="00066D2E"/>
    <w:rsid w:val="00071666"/>
    <w:rsid w:val="00071A35"/>
    <w:rsid w:val="000733A6"/>
    <w:rsid w:val="00074C00"/>
    <w:rsid w:val="000815A8"/>
    <w:rsid w:val="00084B55"/>
    <w:rsid w:val="000940DE"/>
    <w:rsid w:val="000943E9"/>
    <w:rsid w:val="000973E9"/>
    <w:rsid w:val="000A4433"/>
    <w:rsid w:val="000A668E"/>
    <w:rsid w:val="000A6EAB"/>
    <w:rsid w:val="000B1B31"/>
    <w:rsid w:val="000C3570"/>
    <w:rsid w:val="000C362D"/>
    <w:rsid w:val="000D2E95"/>
    <w:rsid w:val="000D5A28"/>
    <w:rsid w:val="000D7658"/>
    <w:rsid w:val="000E0BE8"/>
    <w:rsid w:val="000E5C7B"/>
    <w:rsid w:val="00100F42"/>
    <w:rsid w:val="00101E83"/>
    <w:rsid w:val="001063E3"/>
    <w:rsid w:val="001066DB"/>
    <w:rsid w:val="00110B55"/>
    <w:rsid w:val="00124222"/>
    <w:rsid w:val="00137075"/>
    <w:rsid w:val="0013760A"/>
    <w:rsid w:val="00140015"/>
    <w:rsid w:val="00147B8B"/>
    <w:rsid w:val="00153133"/>
    <w:rsid w:val="00161E37"/>
    <w:rsid w:val="001620E0"/>
    <w:rsid w:val="00171849"/>
    <w:rsid w:val="001761C5"/>
    <w:rsid w:val="001B0CFB"/>
    <w:rsid w:val="001B1818"/>
    <w:rsid w:val="001C3FF3"/>
    <w:rsid w:val="001C51A6"/>
    <w:rsid w:val="001D0FBB"/>
    <w:rsid w:val="001D40B5"/>
    <w:rsid w:val="001D6E88"/>
    <w:rsid w:val="001E2D51"/>
    <w:rsid w:val="001E2DA3"/>
    <w:rsid w:val="001F391F"/>
    <w:rsid w:val="001F5560"/>
    <w:rsid w:val="00200068"/>
    <w:rsid w:val="00202F0E"/>
    <w:rsid w:val="0020643E"/>
    <w:rsid w:val="00223E0E"/>
    <w:rsid w:val="00224F91"/>
    <w:rsid w:val="002267BD"/>
    <w:rsid w:val="00236499"/>
    <w:rsid w:val="002367BA"/>
    <w:rsid w:val="00236E9F"/>
    <w:rsid w:val="002434B5"/>
    <w:rsid w:val="00247A77"/>
    <w:rsid w:val="0025072B"/>
    <w:rsid w:val="00260EDB"/>
    <w:rsid w:val="00282B8E"/>
    <w:rsid w:val="00283380"/>
    <w:rsid w:val="00296700"/>
    <w:rsid w:val="002A195C"/>
    <w:rsid w:val="002C4A59"/>
    <w:rsid w:val="002C5B1D"/>
    <w:rsid w:val="002D2F9C"/>
    <w:rsid w:val="002D33E1"/>
    <w:rsid w:val="002D4B9F"/>
    <w:rsid w:val="002D6B57"/>
    <w:rsid w:val="002D7D6E"/>
    <w:rsid w:val="002F5145"/>
    <w:rsid w:val="00301CD1"/>
    <w:rsid w:val="00305174"/>
    <w:rsid w:val="00310970"/>
    <w:rsid w:val="0031479D"/>
    <w:rsid w:val="00317F8C"/>
    <w:rsid w:val="0032617B"/>
    <w:rsid w:val="00345D70"/>
    <w:rsid w:val="00346B27"/>
    <w:rsid w:val="00350323"/>
    <w:rsid w:val="00355780"/>
    <w:rsid w:val="00364C16"/>
    <w:rsid w:val="00365B0C"/>
    <w:rsid w:val="00367F51"/>
    <w:rsid w:val="003905EB"/>
    <w:rsid w:val="00397391"/>
    <w:rsid w:val="003A0AE3"/>
    <w:rsid w:val="003A397B"/>
    <w:rsid w:val="003A6892"/>
    <w:rsid w:val="003A79B6"/>
    <w:rsid w:val="003B6529"/>
    <w:rsid w:val="003D2A42"/>
    <w:rsid w:val="003D7F0A"/>
    <w:rsid w:val="003E048A"/>
    <w:rsid w:val="003E0B56"/>
    <w:rsid w:val="003F4E0A"/>
    <w:rsid w:val="004022A1"/>
    <w:rsid w:val="00404FB1"/>
    <w:rsid w:val="00416105"/>
    <w:rsid w:val="004300DA"/>
    <w:rsid w:val="00430E20"/>
    <w:rsid w:val="00431BE0"/>
    <w:rsid w:val="00435611"/>
    <w:rsid w:val="00442017"/>
    <w:rsid w:val="00442033"/>
    <w:rsid w:val="00443DA5"/>
    <w:rsid w:val="00447FBA"/>
    <w:rsid w:val="00475EC2"/>
    <w:rsid w:val="00481EA7"/>
    <w:rsid w:val="00482614"/>
    <w:rsid w:val="004A640C"/>
    <w:rsid w:val="004B4588"/>
    <w:rsid w:val="004C5C27"/>
    <w:rsid w:val="004D04B5"/>
    <w:rsid w:val="004D1F38"/>
    <w:rsid w:val="004D548F"/>
    <w:rsid w:val="004D6302"/>
    <w:rsid w:val="004D6984"/>
    <w:rsid w:val="004D6EE4"/>
    <w:rsid w:val="004F2377"/>
    <w:rsid w:val="004F3F16"/>
    <w:rsid w:val="004F61A3"/>
    <w:rsid w:val="004F642E"/>
    <w:rsid w:val="004F6A06"/>
    <w:rsid w:val="004F7168"/>
    <w:rsid w:val="004F7730"/>
    <w:rsid w:val="00510C76"/>
    <w:rsid w:val="00513ED2"/>
    <w:rsid w:val="005227E5"/>
    <w:rsid w:val="005253DA"/>
    <w:rsid w:val="00526E85"/>
    <w:rsid w:val="00527DA3"/>
    <w:rsid w:val="005354A3"/>
    <w:rsid w:val="005357C6"/>
    <w:rsid w:val="00546BD9"/>
    <w:rsid w:val="005559C6"/>
    <w:rsid w:val="00557154"/>
    <w:rsid w:val="005622D3"/>
    <w:rsid w:val="00566B42"/>
    <w:rsid w:val="00567827"/>
    <w:rsid w:val="005723FB"/>
    <w:rsid w:val="00573C23"/>
    <w:rsid w:val="00584169"/>
    <w:rsid w:val="00584A98"/>
    <w:rsid w:val="005865D4"/>
    <w:rsid w:val="00591985"/>
    <w:rsid w:val="00594767"/>
    <w:rsid w:val="005A02EB"/>
    <w:rsid w:val="005A223D"/>
    <w:rsid w:val="005A25A3"/>
    <w:rsid w:val="005B1B04"/>
    <w:rsid w:val="005B688B"/>
    <w:rsid w:val="005B69A1"/>
    <w:rsid w:val="005D2619"/>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A49E1"/>
    <w:rsid w:val="006B1BA7"/>
    <w:rsid w:val="006B4F7F"/>
    <w:rsid w:val="006D46B1"/>
    <w:rsid w:val="006F0A6D"/>
    <w:rsid w:val="006F4174"/>
    <w:rsid w:val="006F66A2"/>
    <w:rsid w:val="007072DD"/>
    <w:rsid w:val="0071324D"/>
    <w:rsid w:val="00717863"/>
    <w:rsid w:val="0072179B"/>
    <w:rsid w:val="0072331B"/>
    <w:rsid w:val="00726D00"/>
    <w:rsid w:val="007319EF"/>
    <w:rsid w:val="00736C83"/>
    <w:rsid w:val="00752473"/>
    <w:rsid w:val="00755D9D"/>
    <w:rsid w:val="00756377"/>
    <w:rsid w:val="00775388"/>
    <w:rsid w:val="00783B00"/>
    <w:rsid w:val="00783EBB"/>
    <w:rsid w:val="00786321"/>
    <w:rsid w:val="00793810"/>
    <w:rsid w:val="007A6B49"/>
    <w:rsid w:val="007B23BF"/>
    <w:rsid w:val="007B4A9B"/>
    <w:rsid w:val="007B5980"/>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E49"/>
    <w:rsid w:val="00871F39"/>
    <w:rsid w:val="00873F29"/>
    <w:rsid w:val="00875012"/>
    <w:rsid w:val="00877CE6"/>
    <w:rsid w:val="00890DED"/>
    <w:rsid w:val="008A104D"/>
    <w:rsid w:val="008A26DC"/>
    <w:rsid w:val="008A48F5"/>
    <w:rsid w:val="008A578C"/>
    <w:rsid w:val="008B1548"/>
    <w:rsid w:val="008B7AE3"/>
    <w:rsid w:val="008C4B04"/>
    <w:rsid w:val="008C6558"/>
    <w:rsid w:val="008D5298"/>
    <w:rsid w:val="008E14A8"/>
    <w:rsid w:val="008E22F4"/>
    <w:rsid w:val="008E4B4D"/>
    <w:rsid w:val="008E773E"/>
    <w:rsid w:val="008F1AB8"/>
    <w:rsid w:val="008F3F05"/>
    <w:rsid w:val="008F4C71"/>
    <w:rsid w:val="008F5656"/>
    <w:rsid w:val="009069DD"/>
    <w:rsid w:val="00913521"/>
    <w:rsid w:val="0092341A"/>
    <w:rsid w:val="009317AB"/>
    <w:rsid w:val="00931DDD"/>
    <w:rsid w:val="00934CFA"/>
    <w:rsid w:val="0093661E"/>
    <w:rsid w:val="00936E40"/>
    <w:rsid w:val="00947A1A"/>
    <w:rsid w:val="00953FC7"/>
    <w:rsid w:val="00954E19"/>
    <w:rsid w:val="00976A4C"/>
    <w:rsid w:val="00976D18"/>
    <w:rsid w:val="00982F78"/>
    <w:rsid w:val="009856F2"/>
    <w:rsid w:val="00987AA1"/>
    <w:rsid w:val="00995BDB"/>
    <w:rsid w:val="009A0586"/>
    <w:rsid w:val="009A7345"/>
    <w:rsid w:val="009B3ACB"/>
    <w:rsid w:val="009B468B"/>
    <w:rsid w:val="009C0799"/>
    <w:rsid w:val="009C79CB"/>
    <w:rsid w:val="009D477D"/>
    <w:rsid w:val="009D5DB5"/>
    <w:rsid w:val="009E7672"/>
    <w:rsid w:val="009F0958"/>
    <w:rsid w:val="009F1C58"/>
    <w:rsid w:val="009F26BB"/>
    <w:rsid w:val="009F4D29"/>
    <w:rsid w:val="009F5A64"/>
    <w:rsid w:val="009F68C0"/>
    <w:rsid w:val="00A003C5"/>
    <w:rsid w:val="00A02CE1"/>
    <w:rsid w:val="00A02E5A"/>
    <w:rsid w:val="00A1247E"/>
    <w:rsid w:val="00A129EE"/>
    <w:rsid w:val="00A12A16"/>
    <w:rsid w:val="00A16DAB"/>
    <w:rsid w:val="00A21BC3"/>
    <w:rsid w:val="00A3261B"/>
    <w:rsid w:val="00A60178"/>
    <w:rsid w:val="00A640EA"/>
    <w:rsid w:val="00A66508"/>
    <w:rsid w:val="00A67A23"/>
    <w:rsid w:val="00A67A50"/>
    <w:rsid w:val="00A73146"/>
    <w:rsid w:val="00A73E41"/>
    <w:rsid w:val="00A774A6"/>
    <w:rsid w:val="00A8553F"/>
    <w:rsid w:val="00A94B9A"/>
    <w:rsid w:val="00AA340C"/>
    <w:rsid w:val="00AC009E"/>
    <w:rsid w:val="00AC38D5"/>
    <w:rsid w:val="00AF7711"/>
    <w:rsid w:val="00B023A8"/>
    <w:rsid w:val="00B03FD1"/>
    <w:rsid w:val="00B05865"/>
    <w:rsid w:val="00B05DE0"/>
    <w:rsid w:val="00B06326"/>
    <w:rsid w:val="00B06B65"/>
    <w:rsid w:val="00B150D3"/>
    <w:rsid w:val="00B236BF"/>
    <w:rsid w:val="00B35986"/>
    <w:rsid w:val="00B37315"/>
    <w:rsid w:val="00B50F2C"/>
    <w:rsid w:val="00B65633"/>
    <w:rsid w:val="00B7033B"/>
    <w:rsid w:val="00B71377"/>
    <w:rsid w:val="00B730F1"/>
    <w:rsid w:val="00B87AA3"/>
    <w:rsid w:val="00B93245"/>
    <w:rsid w:val="00B96559"/>
    <w:rsid w:val="00B97144"/>
    <w:rsid w:val="00BA2305"/>
    <w:rsid w:val="00BA2902"/>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2ADB"/>
    <w:rsid w:val="00C8546A"/>
    <w:rsid w:val="00C86E16"/>
    <w:rsid w:val="00C9116C"/>
    <w:rsid w:val="00C9558C"/>
    <w:rsid w:val="00CA0629"/>
    <w:rsid w:val="00CA4B17"/>
    <w:rsid w:val="00CA7313"/>
    <w:rsid w:val="00CB0C97"/>
    <w:rsid w:val="00CB39BD"/>
    <w:rsid w:val="00CB462F"/>
    <w:rsid w:val="00CB5AD3"/>
    <w:rsid w:val="00CB708F"/>
    <w:rsid w:val="00CC15C1"/>
    <w:rsid w:val="00CD2EC3"/>
    <w:rsid w:val="00CD747B"/>
    <w:rsid w:val="00CE3BEF"/>
    <w:rsid w:val="00CE4B32"/>
    <w:rsid w:val="00CF2F1D"/>
    <w:rsid w:val="00CF6054"/>
    <w:rsid w:val="00CF6E13"/>
    <w:rsid w:val="00D00B23"/>
    <w:rsid w:val="00D07745"/>
    <w:rsid w:val="00D134DE"/>
    <w:rsid w:val="00D141E4"/>
    <w:rsid w:val="00D23554"/>
    <w:rsid w:val="00D27F06"/>
    <w:rsid w:val="00D33398"/>
    <w:rsid w:val="00D3441D"/>
    <w:rsid w:val="00D36408"/>
    <w:rsid w:val="00D37B04"/>
    <w:rsid w:val="00D43CCC"/>
    <w:rsid w:val="00D47B57"/>
    <w:rsid w:val="00D542BD"/>
    <w:rsid w:val="00D54C3D"/>
    <w:rsid w:val="00D54EF6"/>
    <w:rsid w:val="00D55910"/>
    <w:rsid w:val="00D641D4"/>
    <w:rsid w:val="00D70CE6"/>
    <w:rsid w:val="00D71DCA"/>
    <w:rsid w:val="00D772C5"/>
    <w:rsid w:val="00D83233"/>
    <w:rsid w:val="00D83807"/>
    <w:rsid w:val="00D84049"/>
    <w:rsid w:val="00D955CC"/>
    <w:rsid w:val="00DA10B0"/>
    <w:rsid w:val="00DB47FA"/>
    <w:rsid w:val="00DB6288"/>
    <w:rsid w:val="00DC3071"/>
    <w:rsid w:val="00DC4BAC"/>
    <w:rsid w:val="00DD1780"/>
    <w:rsid w:val="00DD4936"/>
    <w:rsid w:val="00DE61A6"/>
    <w:rsid w:val="00DF1093"/>
    <w:rsid w:val="00DF575C"/>
    <w:rsid w:val="00DF7573"/>
    <w:rsid w:val="00E008E1"/>
    <w:rsid w:val="00E06958"/>
    <w:rsid w:val="00E22023"/>
    <w:rsid w:val="00E2552B"/>
    <w:rsid w:val="00E26E03"/>
    <w:rsid w:val="00E31540"/>
    <w:rsid w:val="00E31C8D"/>
    <w:rsid w:val="00E33588"/>
    <w:rsid w:val="00E42DA2"/>
    <w:rsid w:val="00E44847"/>
    <w:rsid w:val="00E53AD4"/>
    <w:rsid w:val="00E55A29"/>
    <w:rsid w:val="00E81594"/>
    <w:rsid w:val="00E817DB"/>
    <w:rsid w:val="00E86BD7"/>
    <w:rsid w:val="00E90F30"/>
    <w:rsid w:val="00E97026"/>
    <w:rsid w:val="00EA57C1"/>
    <w:rsid w:val="00EA7C50"/>
    <w:rsid w:val="00EB34AF"/>
    <w:rsid w:val="00ED4FD6"/>
    <w:rsid w:val="00ED5059"/>
    <w:rsid w:val="00EF00CF"/>
    <w:rsid w:val="00EF5026"/>
    <w:rsid w:val="00F01DCC"/>
    <w:rsid w:val="00F03596"/>
    <w:rsid w:val="00F04E0C"/>
    <w:rsid w:val="00F10AB1"/>
    <w:rsid w:val="00F1181B"/>
    <w:rsid w:val="00F11978"/>
    <w:rsid w:val="00F16827"/>
    <w:rsid w:val="00F247C9"/>
    <w:rsid w:val="00F27E3C"/>
    <w:rsid w:val="00F33252"/>
    <w:rsid w:val="00F33E17"/>
    <w:rsid w:val="00F552D3"/>
    <w:rsid w:val="00F71699"/>
    <w:rsid w:val="00F73381"/>
    <w:rsid w:val="00F80196"/>
    <w:rsid w:val="00F82C37"/>
    <w:rsid w:val="00F86CE1"/>
    <w:rsid w:val="00F96E0F"/>
    <w:rsid w:val="00FA0C77"/>
    <w:rsid w:val="00FA617A"/>
    <w:rsid w:val="00FC46E9"/>
    <w:rsid w:val="00FC4B35"/>
    <w:rsid w:val="00FC67C6"/>
    <w:rsid w:val="00FD04D5"/>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Heading1">
    <w:name w:val="heading 1"/>
    <w:basedOn w:val="Normal"/>
    <w:next w:val="Normal"/>
    <w:link w:val="Heading1Ch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Heading2Char">
    <w:name w:val="Heading 2 Char"/>
    <w:basedOn w:val="DefaultParagraphFont"/>
    <w:link w:val="Heading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Heading3Char">
    <w:name w:val="Heading 3 Char"/>
    <w:basedOn w:val="DefaultParagraphFont"/>
    <w:link w:val="Heading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ListParagraph">
    <w:name w:val="List Paragraph"/>
    <w:basedOn w:val="Normal"/>
    <w:uiPriority w:val="34"/>
    <w:qFormat/>
    <w:rsid w:val="00594767"/>
    <w:pPr>
      <w:ind w:left="720"/>
      <w:contextualSpacing/>
    </w:pPr>
  </w:style>
  <w:style w:type="character" w:styleId="CommentReference">
    <w:name w:val="annotation reference"/>
    <w:basedOn w:val="DefaultParagraphFont"/>
    <w:uiPriority w:val="99"/>
    <w:semiHidden/>
    <w:unhideWhenUsed/>
    <w:rsid w:val="00594767"/>
    <w:rPr>
      <w:sz w:val="16"/>
      <w:szCs w:val="16"/>
    </w:rPr>
  </w:style>
  <w:style w:type="paragraph" w:styleId="CommentText">
    <w:name w:val="annotation text"/>
    <w:basedOn w:val="Normal"/>
    <w:link w:val="CommentTextChar"/>
    <w:uiPriority w:val="99"/>
    <w:unhideWhenUsed/>
    <w:rsid w:val="00594767"/>
    <w:pPr>
      <w:spacing w:line="240" w:lineRule="auto"/>
    </w:pPr>
    <w:rPr>
      <w:sz w:val="20"/>
      <w:szCs w:val="20"/>
    </w:rPr>
  </w:style>
  <w:style w:type="character" w:customStyle="1" w:styleId="CommentTextChar">
    <w:name w:val="Comment Text Char"/>
    <w:basedOn w:val="DefaultParagraphFont"/>
    <w:link w:val="CommentText"/>
    <w:uiPriority w:val="99"/>
    <w:rsid w:val="00594767"/>
    <w:rPr>
      <w:kern w:val="2"/>
      <w:sz w:val="20"/>
      <w:szCs w:val="20"/>
      <w:lang w:val="en-GB"/>
      <w14:ligatures w14:val="standardContextual"/>
    </w:rPr>
  </w:style>
  <w:style w:type="paragraph" w:styleId="CommentSubject">
    <w:name w:val="annotation subject"/>
    <w:basedOn w:val="CommentText"/>
    <w:next w:val="CommentText"/>
    <w:link w:val="CommentSubjectChar"/>
    <w:uiPriority w:val="99"/>
    <w:semiHidden/>
    <w:unhideWhenUsed/>
    <w:rsid w:val="00594767"/>
    <w:rPr>
      <w:b/>
      <w:bCs/>
    </w:rPr>
  </w:style>
  <w:style w:type="character" w:customStyle="1" w:styleId="CommentSubjectChar">
    <w:name w:val="Comment Subject Char"/>
    <w:basedOn w:val="CommentTextChar"/>
    <w:link w:val="CommentSubject"/>
    <w:uiPriority w:val="99"/>
    <w:semiHidden/>
    <w:rsid w:val="00594767"/>
    <w:rPr>
      <w:b/>
      <w:bCs/>
      <w:kern w:val="2"/>
      <w:sz w:val="20"/>
      <w:szCs w:val="20"/>
      <w:lang w:val="en-GB"/>
      <w14:ligatures w14:val="standardContextual"/>
    </w:rPr>
  </w:style>
  <w:style w:type="paragraph" w:styleId="BodyText">
    <w:name w:val="Body Text"/>
    <w:basedOn w:val="Normal"/>
    <w:link w:val="BodyTextCh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BodyTextChar">
    <w:name w:val="Body Text Char"/>
    <w:basedOn w:val="DefaultParagraphFont"/>
    <w:link w:val="BodyText"/>
    <w:rsid w:val="00594767"/>
    <w:rPr>
      <w:rFonts w:ascii="Arial" w:hAnsi="Arial" w:cs="Arial"/>
      <w:sz w:val="24"/>
      <w:szCs w:val="24"/>
      <w:lang w:val="en-US"/>
    </w:rPr>
  </w:style>
  <w:style w:type="character" w:styleId="LineNumber">
    <w:name w:val="line number"/>
    <w:basedOn w:val="DefaultParagraphFont"/>
    <w:uiPriority w:val="99"/>
    <w:semiHidden/>
    <w:unhideWhenUsed/>
    <w:rsid w:val="00594767"/>
  </w:style>
  <w:style w:type="paragraph" w:styleId="HTMLPreformatted">
    <w:name w:val="HTML Preformatted"/>
    <w:basedOn w:val="Normal"/>
    <w:link w:val="HTMLPreformattedCh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PreformattedChar">
    <w:name w:val="HTML Preformatted Char"/>
    <w:basedOn w:val="DefaultParagraphFont"/>
    <w:link w:val="HTMLPreformatted"/>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DefaultParagraphFont"/>
    <w:rsid w:val="00594767"/>
  </w:style>
  <w:style w:type="character" w:styleId="Hyperlink">
    <w:name w:val="Hyperlink"/>
    <w:basedOn w:val="DefaultParagraphFont"/>
    <w:uiPriority w:val="99"/>
    <w:unhideWhenUsed/>
    <w:rsid w:val="00594767"/>
    <w:rPr>
      <w:color w:val="0563C1" w:themeColor="hyperlink"/>
      <w:u w:val="single"/>
    </w:rPr>
  </w:style>
  <w:style w:type="character" w:customStyle="1" w:styleId="Mencinsinresolver1">
    <w:name w:val="Mención sin resolver1"/>
    <w:basedOn w:val="DefaultParagraphFont"/>
    <w:uiPriority w:val="99"/>
    <w:semiHidden/>
    <w:unhideWhenUsed/>
    <w:rsid w:val="00594767"/>
    <w:rPr>
      <w:color w:val="605E5C"/>
      <w:shd w:val="clear" w:color="auto" w:fill="E1DFDD"/>
    </w:rPr>
  </w:style>
  <w:style w:type="paragraph" w:styleId="Revision">
    <w:name w:val="Revision"/>
    <w:hidden/>
    <w:uiPriority w:val="99"/>
    <w:semiHidden/>
    <w:rsid w:val="00594767"/>
    <w:pPr>
      <w:spacing w:after="0" w:line="240" w:lineRule="auto"/>
    </w:pPr>
    <w:rPr>
      <w:kern w:val="2"/>
      <w:lang w:val="en-GB"/>
      <w14:ligatures w14:val="standardContextual"/>
    </w:rPr>
  </w:style>
  <w:style w:type="table" w:styleId="TableGrid">
    <w:name w:val="Table Grid"/>
    <w:basedOn w:val="Table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itleChar">
    <w:name w:val="Title Char"/>
    <w:basedOn w:val="DefaultParagraphFont"/>
    <w:link w:val="Title"/>
    <w:uiPriority w:val="1"/>
    <w:rsid w:val="00594767"/>
    <w:rPr>
      <w:rFonts w:ascii="Times New Roman" w:hAnsi="Times New Roman" w:cs="Times New Roman"/>
      <w:sz w:val="24"/>
      <w:szCs w:val="24"/>
      <w:lang w:val="es-ES"/>
      <w14:ligatures w14:val="standardContextual"/>
    </w:rPr>
  </w:style>
  <w:style w:type="paragraph" w:styleId="BalloonText">
    <w:name w:val="Balloon Text"/>
    <w:basedOn w:val="Normal"/>
    <w:link w:val="BalloonTextChar"/>
    <w:uiPriority w:val="99"/>
    <w:semiHidden/>
    <w:unhideWhenUsed/>
    <w:rsid w:val="005947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DefaultParagraphFont"/>
    <w:uiPriority w:val="99"/>
    <w:semiHidden/>
    <w:unhideWhenUsed/>
    <w:rsid w:val="00594767"/>
    <w:rPr>
      <w:color w:val="605E5C"/>
      <w:shd w:val="clear" w:color="auto" w:fill="E1DFDD"/>
    </w:rPr>
  </w:style>
  <w:style w:type="character" w:customStyle="1" w:styleId="Mencinsinresolver3">
    <w:name w:val="Mención sin resolver3"/>
    <w:basedOn w:val="DefaultParagraphFont"/>
    <w:uiPriority w:val="99"/>
    <w:semiHidden/>
    <w:unhideWhenUsed/>
    <w:rsid w:val="00594767"/>
    <w:rPr>
      <w:color w:val="605E5C"/>
      <w:shd w:val="clear" w:color="auto" w:fill="E1DFDD"/>
    </w:rPr>
  </w:style>
  <w:style w:type="paragraph" w:styleId="Header">
    <w:name w:val="header"/>
    <w:basedOn w:val="Normal"/>
    <w:link w:val="HeaderChar"/>
    <w:uiPriority w:val="99"/>
    <w:unhideWhenUsed/>
    <w:rsid w:val="00594767"/>
    <w:pPr>
      <w:tabs>
        <w:tab w:val="center" w:pos="4252"/>
        <w:tab w:val="right" w:pos="8504"/>
      </w:tabs>
      <w:spacing w:after="0" w:line="240" w:lineRule="auto"/>
    </w:pPr>
  </w:style>
  <w:style w:type="character" w:customStyle="1" w:styleId="HeaderChar">
    <w:name w:val="Header Char"/>
    <w:basedOn w:val="DefaultParagraphFont"/>
    <w:link w:val="Header"/>
    <w:uiPriority w:val="99"/>
    <w:rsid w:val="00594767"/>
    <w:rPr>
      <w:kern w:val="2"/>
      <w:lang w:val="en-GB"/>
      <w14:ligatures w14:val="standardContextual"/>
    </w:rPr>
  </w:style>
  <w:style w:type="paragraph" w:styleId="Footer">
    <w:name w:val="footer"/>
    <w:basedOn w:val="Normal"/>
    <w:link w:val="FooterChar"/>
    <w:uiPriority w:val="99"/>
    <w:unhideWhenUsed/>
    <w:rsid w:val="00594767"/>
    <w:pPr>
      <w:tabs>
        <w:tab w:val="center" w:pos="4252"/>
        <w:tab w:val="right" w:pos="8504"/>
      </w:tabs>
      <w:spacing w:after="0" w:line="240" w:lineRule="auto"/>
    </w:pPr>
  </w:style>
  <w:style w:type="character" w:customStyle="1" w:styleId="FooterChar">
    <w:name w:val="Footer Char"/>
    <w:basedOn w:val="DefaultParagraphFont"/>
    <w:link w:val="Footer"/>
    <w:uiPriority w:val="99"/>
    <w:rsid w:val="00594767"/>
    <w:rPr>
      <w:kern w:val="2"/>
      <w:lang w:val="en-GB"/>
      <w14:ligatures w14:val="standardContextual"/>
    </w:rPr>
  </w:style>
  <w:style w:type="character" w:customStyle="1" w:styleId="cf01">
    <w:name w:val="cf01"/>
    <w:basedOn w:val="DefaultParagraphFont"/>
    <w:rsid w:val="00594767"/>
    <w:rPr>
      <w:rFonts w:ascii="Segoe UI" w:hAnsi="Segoe UI" w:cs="Segoe UI" w:hint="default"/>
      <w:sz w:val="18"/>
      <w:szCs w:val="18"/>
    </w:rPr>
  </w:style>
  <w:style w:type="paragraph" w:styleId="NoSpacing">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325214">
      <w:bodyDiv w:val="1"/>
      <w:marLeft w:val="0"/>
      <w:marRight w:val="0"/>
      <w:marTop w:val="0"/>
      <w:marBottom w:val="0"/>
      <w:divBdr>
        <w:top w:val="none" w:sz="0" w:space="0" w:color="auto"/>
        <w:left w:val="none" w:sz="0" w:space="0" w:color="auto"/>
        <w:bottom w:val="none" w:sz="0" w:space="0" w:color="auto"/>
        <w:right w:val="none" w:sz="0" w:space="0" w:color="auto"/>
      </w:divBdr>
    </w:div>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6C4B1-A7E4-466F-A849-C5B7948759EE}">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dotm</Template>
  <TotalTime>16</TotalTime>
  <Pages>27</Pages>
  <Words>52407</Words>
  <Characters>298724</Characters>
  <Application>Microsoft Office Word</Application>
  <DocSecurity>0</DocSecurity>
  <Lines>2489</Lines>
  <Paragraphs>700</Paragraphs>
  <ScaleCrop>false</ScaleCrop>
  <HeadingPairs>
    <vt:vector size="6" baseType="variant">
      <vt:variant>
        <vt:lpstr>Title</vt:lpstr>
      </vt:variant>
      <vt:variant>
        <vt:i4>1</vt:i4>
      </vt:variant>
      <vt:variant>
        <vt:lpstr>Título</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35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Diana María Cruz Tejada</cp:lastModifiedBy>
  <cp:revision>5</cp:revision>
  <dcterms:created xsi:type="dcterms:W3CDTF">2024-11-27T18:30:00Z</dcterms:created>
  <dcterms:modified xsi:type="dcterms:W3CDTF">2024-11-27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